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28E9268F"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words: XXXX</w:t>
      </w:r>
    </w:p>
    <w:p w14:paraId="4643EC1E" w14:textId="76403F68"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cited references: XX</w:t>
      </w:r>
    </w:p>
    <w:p w14:paraId="6ACDE1AA" w14:textId="66497DF7"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tables &amp; figures: x figures + y tables</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 xml:space="preserve">brood siz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09BECD98"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0FF20C44"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B3B6D6A"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3C41D8">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3C41D8">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6BB308AB"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3C41D8">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4"/>
      <w:r w:rsidR="00913621" w:rsidRPr="00BA3FC5">
        <w:rPr>
          <w:rFonts w:cs="Arial"/>
          <w:bCs/>
          <w:i/>
          <w:iCs/>
          <w:sz w:val="24"/>
          <w:szCs w:val="24"/>
        </w:rPr>
        <w:t>N</w:t>
      </w:r>
      <w:r w:rsidR="00090C22">
        <w:rPr>
          <w:rFonts w:cs="Arial"/>
          <w:bCs/>
          <w:i/>
          <w:iCs/>
          <w:sz w:val="24"/>
          <w:szCs w:val="24"/>
        </w:rPr>
        <w:t>icrophorus</w:t>
      </w:r>
      <w:commentRangeEnd w:id="4"/>
      <w:r w:rsidR="00DC5066">
        <w:rPr>
          <w:rStyle w:val="CommentReference"/>
        </w:rPr>
        <w:commentReference w:id="4"/>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5"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6"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7" w:author="Gen-Chang Hsu" w:date="2024-05-25T15:15:00Z" w16du:dateUtc="2024-05-25T19:15:00Z">
        <w:r w:rsidR="004E1920">
          <w:rPr>
            <w:rFonts w:cs="Arial"/>
            <w:bCs/>
            <w:sz w:val="24"/>
            <w:szCs w:val="24"/>
          </w:rPr>
          <w:t xml:space="preserve">measured </w:t>
        </w:r>
      </w:ins>
      <w:ins w:id="8" w:author="Gen-Chang Hsu" w:date="2024-05-25T15:14:00Z" w16du:dateUtc="2024-05-25T19:14:00Z">
        <w:r w:rsidR="004E1920" w:rsidRPr="004E1920">
          <w:rPr>
            <w:rFonts w:cs="Arial"/>
            <w:bCs/>
            <w:sz w:val="24"/>
            <w:szCs w:val="24"/>
          </w:rPr>
          <w:t>to the nearest 0.1</w:t>
        </w:r>
      </w:ins>
      <w:ins w:id="9" w:author="Gen-Chang Hsu" w:date="2024-05-25T15:15:00Z" w16du:dateUtc="2024-05-25T19:15:00Z">
        <w:r w:rsidR="004E1920">
          <w:rPr>
            <w:rFonts w:cs="Arial"/>
            <w:bCs/>
            <w:sz w:val="24"/>
            <w:szCs w:val="24"/>
          </w:rPr>
          <w:t xml:space="preserve"> </w:t>
        </w:r>
      </w:ins>
      <w:ins w:id="10" w:author="Gen-Chang Hsu" w:date="2024-05-25T15:14:00Z" w16du:dateUtc="2024-05-25T19:14:00Z">
        <w:r w:rsidR="004E1920" w:rsidRPr="004E1920">
          <w:rPr>
            <w:rFonts w:cs="Arial"/>
            <w:bCs/>
            <w:sz w:val="24"/>
            <w:szCs w:val="24"/>
          </w:rPr>
          <w:t xml:space="preserve">g </w:t>
        </w:r>
      </w:ins>
      <w:r w:rsidR="000A31F2" w:rsidRPr="004E1920">
        <w:rPr>
          <w:rFonts w:cs="Arial"/>
          <w:bCs/>
          <w:sz w:val="24"/>
          <w:szCs w:val="24"/>
        </w:rPr>
        <w:t>using an electronic analytical balance ATX224R, Shimadzu, Japan</w:t>
      </w:r>
      <w:del w:id="11" w:author="Gen-Chang Hsu" w:date="2024-05-25T15:16:00Z" w16du:dateUtc="2024-05-25T19:16:00Z">
        <w:r w:rsidR="000A31F2" w:rsidRPr="004E1920" w:rsidDel="004E1920">
          <w:rPr>
            <w:rFonts w:cs="Arial"/>
            <w:bCs/>
            <w:sz w:val="24"/>
            <w:szCs w:val="24"/>
          </w:rPr>
          <w:delText>;</w:delText>
        </w:r>
      </w:del>
      <w:del w:id="12"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3" w:author="Gen-Chang Hsu" w:date="2024-05-25T15:15:00Z" w16du:dateUtc="2024-05-25T19:15:00Z">
        <w:r w:rsidR="004E1920">
          <w:rPr>
            <w:rFonts w:cs="Arial"/>
            <w:bCs/>
            <w:sz w:val="24"/>
            <w:szCs w:val="24"/>
          </w:rPr>
          <w:t xml:space="preserve"> applied a sibship design </w:t>
        </w:r>
      </w:ins>
      <w:ins w:id="14" w:author="Gen-Chang Hsu" w:date="2024-05-25T15:19:00Z" w16du:dateUtc="2024-05-25T19:19:00Z">
        <w:r w:rsidR="004E1920">
          <w:rPr>
            <w:rFonts w:cs="Arial"/>
            <w:bCs/>
            <w:sz w:val="24"/>
            <w:szCs w:val="24"/>
          </w:rPr>
          <w:t xml:space="preserve">where the two males and </w:t>
        </w:r>
      </w:ins>
      <w:ins w:id="15" w:author="Gen-Chang Hsu" w:date="2024-05-25T15:21:00Z" w16du:dateUtc="2024-05-25T19:21:00Z">
        <w:r w:rsidR="004E1920">
          <w:rPr>
            <w:rFonts w:cs="Arial"/>
            <w:bCs/>
            <w:sz w:val="24"/>
            <w:szCs w:val="24"/>
          </w:rPr>
          <w:t xml:space="preserve">the </w:t>
        </w:r>
      </w:ins>
      <w:ins w:id="16"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7"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8" w:author="Gen-Chang Hsu" w:date="2024-05-25T15:15:00Z" w16du:dateUtc="2024-05-25T19:15:00Z">
        <w:r w:rsidR="00D61AFA" w:rsidRPr="00532ED2" w:rsidDel="004E1920">
          <w:rPr>
            <w:rFonts w:cs="Arial"/>
            <w:bCs/>
            <w:sz w:val="24"/>
            <w:szCs w:val="24"/>
          </w:rPr>
          <w:delText>ed</w:delText>
        </w:r>
      </w:del>
      <w:del w:id="19"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0"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1"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2" w:author="Gen-Chang Hsu" w:date="2024-05-25T15:21:00Z" w16du:dateUtc="2024-05-25T19:21:00Z">
        <w:r w:rsidR="004E1920">
          <w:rPr>
            <w:rFonts w:cs="Arial"/>
            <w:bCs/>
            <w:sz w:val="24"/>
            <w:szCs w:val="24"/>
          </w:rPr>
          <w:t xml:space="preserve"> (</w:t>
        </w:r>
      </w:ins>
      <w:del w:id="23"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4" w:author="Gen-Chang Hsu" w:date="2024-05-25T15:21:00Z" w16du:dateUtc="2024-05-25T19:21:00Z">
        <w:r w:rsidR="004E1920">
          <w:rPr>
            <w:rFonts w:cs="Arial"/>
            <w:bCs/>
            <w:sz w:val="24"/>
            <w:szCs w:val="24"/>
          </w:rPr>
          <w:t>t</w:t>
        </w:r>
      </w:ins>
      <w:del w:id="25"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6" w:author="Gen-Chang Hsu" w:date="2024-05-25T15:21:00Z" w16du:dateUtc="2024-05-25T19:21:00Z">
        <w:r w:rsidR="004E1920">
          <w:rPr>
            <w:rFonts w:cs="Arial"/>
            <w:bCs/>
            <w:sz w:val="24"/>
            <w:szCs w:val="24"/>
          </w:rPr>
          <w:t>s</w:t>
        </w:r>
      </w:ins>
      <w:r w:rsidR="00DE3151">
        <w:rPr>
          <w:rFonts w:cs="Arial"/>
          <w:bCs/>
          <w:sz w:val="24"/>
          <w:szCs w:val="24"/>
        </w:rPr>
        <w:t xml:space="preserve"> and female</w:t>
      </w:r>
      <w:ins w:id="27"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8"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29" w:author="Gen-Chang Hsu" w:date="2024-05-25T15:22:00Z" w16du:dateUtc="2024-05-25T19:22:00Z">
        <w:r w:rsidR="004E1920">
          <w:rPr>
            <w:rFonts w:cs="Arial"/>
            <w:bCs/>
            <w:sz w:val="24"/>
            <w:szCs w:val="24"/>
          </w:rPr>
          <w:t xml:space="preserve"> (</w:t>
        </w:r>
      </w:ins>
      <w:del w:id="30" w:author="Gen-Chang Hsu" w:date="2024-05-25T15:22:00Z" w16du:dateUtc="2024-05-25T19:22:00Z">
        <w:r w:rsidR="00ED7D99" w:rsidRPr="00CD197E" w:rsidDel="004E1920">
          <w:rPr>
            <w:rFonts w:cs="Arial"/>
            <w:bCs/>
            <w:sz w:val="24"/>
            <w:szCs w:val="24"/>
          </w:rPr>
          <w:delText>.</w:delText>
        </w:r>
      </w:del>
      <w:ins w:id="31" w:author="Syuan-Jyun Sun" w:date="2024-05-24T14:18:00Z">
        <w:del w:id="32" w:author="Gen-Chang Hsu" w:date="2024-05-25T15:22:00Z" w16du:dateUtc="2024-05-25T19:22:00Z">
          <w:r w:rsidR="007D48BE" w:rsidDel="004E1920">
            <w:rPr>
              <w:rFonts w:cs="Arial"/>
              <w:bCs/>
              <w:sz w:val="24"/>
              <w:szCs w:val="24"/>
            </w:rPr>
            <w:delText xml:space="preserve"> There were </w:delText>
          </w:r>
        </w:del>
      </w:ins>
      <w:ins w:id="33" w:author="Gen-Chang Hsu" w:date="2024-05-25T15:25:00Z" w16du:dateUtc="2024-05-25T19:25:00Z">
        <w:r w:rsidR="006C5777">
          <w:rPr>
            <w:rFonts w:cs="Arial"/>
            <w:bCs/>
            <w:sz w:val="24"/>
            <w:szCs w:val="24"/>
          </w:rPr>
          <w:t>14</w:t>
        </w:r>
      </w:ins>
      <w:ins w:id="34" w:author="Syuan-Jyun Sun" w:date="2024-05-24T14:18:00Z">
        <w:del w:id="35" w:author="Gen-Chang Hsu" w:date="2024-05-25T15:25:00Z" w16du:dateUtc="2024-05-25T19:25:00Z">
          <w:r w:rsidR="007D48BE" w:rsidDel="006C5777">
            <w:rPr>
              <w:rFonts w:cs="Arial"/>
              <w:bCs/>
              <w:sz w:val="24"/>
              <w:szCs w:val="24"/>
            </w:rPr>
            <w:delText>x</w:delText>
          </w:r>
        </w:del>
      </w:ins>
      <w:ins w:id="36" w:author="Syuan-Jyun Sun" w:date="2024-05-24T14:20:00Z">
        <w:r w:rsidR="007D48BE">
          <w:rPr>
            <w:rFonts w:cs="Arial"/>
            <w:bCs/>
            <w:sz w:val="24"/>
            <w:szCs w:val="24"/>
          </w:rPr>
          <w:t xml:space="preserve">, </w:t>
        </w:r>
      </w:ins>
      <w:ins w:id="37" w:author="Gen-Chang Hsu" w:date="2024-05-25T15:25:00Z" w16du:dateUtc="2024-05-25T19:25:00Z">
        <w:r w:rsidR="006C5777">
          <w:rPr>
            <w:rFonts w:cs="Arial"/>
            <w:bCs/>
            <w:sz w:val="24"/>
            <w:szCs w:val="24"/>
          </w:rPr>
          <w:t>76</w:t>
        </w:r>
      </w:ins>
      <w:ins w:id="38" w:author="Syuan-Jyun Sun" w:date="2024-05-24T14:20:00Z">
        <w:del w:id="39"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0" w:author="Gen-Chang Hsu" w:date="2024-05-25T15:25:00Z" w16du:dateUtc="2024-05-25T19:25:00Z">
        <w:r w:rsidR="006C5777">
          <w:rPr>
            <w:rFonts w:cs="Arial"/>
            <w:bCs/>
            <w:sz w:val="24"/>
            <w:szCs w:val="24"/>
          </w:rPr>
          <w:t>31</w:t>
        </w:r>
      </w:ins>
      <w:ins w:id="41" w:author="Syuan-Jyun Sun" w:date="2024-05-24T14:20:00Z">
        <w:del w:id="42"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3" w:author="Gen-Chang Hsu" w:date="2024-05-25T15:22:00Z" w16du:dateUtc="2024-05-25T19:22:00Z">
        <w:r w:rsidR="004E1920">
          <w:rPr>
            <w:rFonts w:cs="Arial"/>
            <w:bCs/>
            <w:sz w:val="24"/>
            <w:szCs w:val="24"/>
          </w:rPr>
          <w:t>wild</w:t>
        </w:r>
      </w:ins>
      <w:ins w:id="44" w:author="Syuan-Jyun Sun" w:date="2024-05-24T14:20:00Z">
        <w:del w:id="45"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6" w:author="Syuan-Jyun Sun" w:date="2024-05-24T14:21:00Z">
        <w:r w:rsidR="007D48BE">
          <w:rPr>
            <w:rFonts w:cs="Arial"/>
            <w:bCs/>
            <w:sz w:val="24"/>
            <w:szCs w:val="24"/>
          </w:rPr>
          <w:t>l, bird, and reptile</w:t>
        </w:r>
      </w:ins>
      <w:ins w:id="47" w:author="Gen-Chang Hsu" w:date="2024-05-25T15:22:00Z" w16du:dateUtc="2024-05-25T19:22:00Z">
        <w:r w:rsidR="004E1920">
          <w:rPr>
            <w:rFonts w:cs="Arial"/>
            <w:bCs/>
            <w:sz w:val="24"/>
            <w:szCs w:val="24"/>
          </w:rPr>
          <w:t xml:space="preserve"> carcasses</w:t>
        </w:r>
      </w:ins>
      <w:ins w:id="48" w:author="Syuan-Jyun Sun" w:date="2024-05-24T14:21:00Z">
        <w:del w:id="49" w:author="Gen-Chang Hsu" w:date="2024-05-25T15:22:00Z" w16du:dateUtc="2024-05-25T19:22:00Z">
          <w:r w:rsidR="007D48BE" w:rsidDel="004E1920">
            <w:rPr>
              <w:rFonts w:cs="Arial"/>
              <w:bCs/>
              <w:sz w:val="24"/>
              <w:szCs w:val="24"/>
            </w:rPr>
            <w:delText>, respectively</w:delText>
          </w:r>
        </w:del>
      </w:ins>
      <w:ins w:id="50" w:author="Gen-Chang Hsu" w:date="2024-05-25T15:22:00Z" w16du:dateUtc="2024-05-25T19:22:00Z">
        <w:r w:rsidR="004E1920">
          <w:rPr>
            <w:rFonts w:cs="Arial"/>
            <w:bCs/>
            <w:sz w:val="24"/>
            <w:szCs w:val="24"/>
          </w:rPr>
          <w:t>)</w:t>
        </w:r>
      </w:ins>
      <w:ins w:id="51"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2" w:author="Gen-Chang Hsu" w:date="2024-05-25T15:26:00Z" w16du:dateUtc="2024-05-25T19:26:00Z">
        <w:r w:rsidR="0076637C">
          <w:rPr>
            <w:rFonts w:cs="Arial"/>
            <w:bCs/>
            <w:sz w:val="24"/>
            <w:szCs w:val="24"/>
          </w:rPr>
          <w:t xml:space="preserve"> </w:t>
        </w:r>
      </w:ins>
      <w:ins w:id="53" w:author="Gen-Chang Hsu" w:date="2024-05-25T15:27:00Z" w16du:dateUtc="2024-05-25T19:27:00Z">
        <w:r w:rsidR="0076637C">
          <w:rPr>
            <w:rFonts w:cs="Arial"/>
            <w:bCs/>
            <w:sz w:val="24"/>
            <w:szCs w:val="24"/>
          </w:rPr>
          <w:t>while</w:t>
        </w:r>
      </w:ins>
      <w:ins w:id="54" w:author="Gen-Chang Hsu" w:date="2024-05-25T15:26:00Z" w16du:dateUtc="2024-05-25T19:26:00Z">
        <w:r w:rsidR="0076637C">
          <w:rPr>
            <w:rFonts w:cs="Arial"/>
            <w:bCs/>
            <w:sz w:val="24"/>
            <w:szCs w:val="24"/>
          </w:rPr>
          <w:t xml:space="preserve"> </w:t>
        </w:r>
      </w:ins>
      <w:del w:id="55" w:author="Gen-Chang Hsu" w:date="2024-05-25T15:26:00Z" w16du:dateUtc="2024-05-25T19:26:00Z">
        <w:r w:rsidR="00EA20A9" w:rsidRPr="00CD197E" w:rsidDel="0076637C">
          <w:rPr>
            <w:rFonts w:cs="Arial"/>
            <w:bCs/>
            <w:sz w:val="24"/>
            <w:szCs w:val="24"/>
          </w:rPr>
          <w:delText xml:space="preserve">. </w:delText>
        </w:r>
      </w:del>
      <w:ins w:id="56" w:author="Syuan-Jyun Sun [2]" w:date="2024-05-23T15:16:00Z">
        <w:del w:id="57" w:author="Gen-Chang Hsu" w:date="2024-05-25T15:26:00Z" w16du:dateUtc="2024-05-25T19:26:00Z">
          <w:r w:rsidR="00394CC1" w:rsidDel="0076637C">
            <w:rPr>
              <w:rFonts w:cs="Arial"/>
              <w:bCs/>
              <w:sz w:val="24"/>
              <w:szCs w:val="24"/>
            </w:rPr>
            <w:delText>This estimation of clutch size is also highly accurate</w:delText>
          </w:r>
        </w:del>
      </w:ins>
      <w:ins w:id="58" w:author="Gen-Chang Hsu" w:date="2024-05-25T15:26:00Z" w16du:dateUtc="2024-05-25T19:26:00Z">
        <w:r w:rsidR="0076637C">
          <w:rPr>
            <w:rFonts w:cs="Arial"/>
            <w:bCs/>
            <w:sz w:val="24"/>
            <w:szCs w:val="24"/>
          </w:rPr>
          <w:t>provid</w:t>
        </w:r>
      </w:ins>
      <w:ins w:id="59" w:author="Gen-Chang Hsu" w:date="2024-05-25T15:27:00Z" w16du:dateUtc="2024-05-25T19:27:00Z">
        <w:r w:rsidR="0076637C">
          <w:rPr>
            <w:rFonts w:cs="Arial"/>
            <w:bCs/>
            <w:sz w:val="24"/>
            <w:szCs w:val="24"/>
          </w:rPr>
          <w:t>ing</w:t>
        </w:r>
      </w:ins>
      <w:ins w:id="60" w:author="Gen-Chang Hsu" w:date="2024-05-25T15:26:00Z" w16du:dateUtc="2024-05-25T19:26:00Z">
        <w:r w:rsidR="0076637C">
          <w:rPr>
            <w:rFonts w:cs="Arial"/>
            <w:bCs/>
            <w:sz w:val="24"/>
            <w:szCs w:val="24"/>
          </w:rPr>
          <w:t xml:space="preserve"> an acc</w:t>
        </w:r>
      </w:ins>
      <w:ins w:id="61" w:author="Gen-Chang Hsu" w:date="2024-05-25T15:27:00Z" w16du:dateUtc="2024-05-25T19:27:00Z">
        <w:r w:rsidR="0076637C">
          <w:rPr>
            <w:rFonts w:cs="Arial"/>
            <w:bCs/>
            <w:sz w:val="24"/>
            <w:szCs w:val="24"/>
          </w:rPr>
          <w:t>urate estimate</w:t>
        </w:r>
      </w:ins>
      <w:ins w:id="62" w:author="Syuan-Jyun Sun [2]" w:date="2024-05-23T15:16:00Z">
        <w:r w:rsidR="00394CC1">
          <w:rPr>
            <w:rFonts w:cs="Arial"/>
            <w:bCs/>
            <w:sz w:val="24"/>
            <w:szCs w:val="24"/>
          </w:rPr>
          <w:t xml:space="preserve"> </w:t>
        </w:r>
        <w:del w:id="63" w:author="Gen-Chang Hsu" w:date="2024-05-25T15:27:00Z" w16du:dateUtc="2024-05-25T19:27:00Z">
          <w:r w:rsidR="00394CC1" w:rsidDel="0076637C">
            <w:rPr>
              <w:rFonts w:cs="Arial"/>
              <w:bCs/>
              <w:sz w:val="24"/>
              <w:szCs w:val="24"/>
            </w:rPr>
            <w:delText>compared to the</w:delText>
          </w:r>
        </w:del>
      </w:ins>
      <w:ins w:id="64" w:author="Gen-Chang Hsu" w:date="2024-05-25T15:27:00Z" w16du:dateUtc="2024-05-25T19:27:00Z">
        <w:r w:rsidR="0076637C">
          <w:rPr>
            <w:rFonts w:cs="Arial"/>
            <w:bCs/>
            <w:sz w:val="24"/>
            <w:szCs w:val="24"/>
          </w:rPr>
          <w:t>of the</w:t>
        </w:r>
      </w:ins>
      <w:ins w:id="65" w:author="Syuan-Jyun Sun [2]" w:date="2024-05-23T15:16:00Z">
        <w:r w:rsidR="00394CC1">
          <w:rPr>
            <w:rFonts w:cs="Arial"/>
            <w:bCs/>
            <w:sz w:val="24"/>
            <w:szCs w:val="24"/>
          </w:rPr>
          <w:t xml:space="preserve"> exact clutch size (</w:t>
        </w:r>
      </w:ins>
      <w:ins w:id="66" w:author="Syuan-Jyun Sun" w:date="2024-05-24T14:41:00Z">
        <w:r w:rsidR="000E72FB">
          <w:rPr>
            <w:rFonts w:cs="Arial"/>
            <w:bCs/>
            <w:sz w:val="24"/>
            <w:szCs w:val="24"/>
          </w:rPr>
          <w:t xml:space="preserve">r = 0.94, </w:t>
        </w:r>
        <w:r w:rsidR="000E72FB" w:rsidRPr="000E72FB">
          <w:rPr>
            <w:rFonts w:cs="Arial"/>
            <w:bCs/>
            <w:i/>
            <w:iCs/>
            <w:sz w:val="24"/>
            <w:szCs w:val="24"/>
            <w:rPrChange w:id="67" w:author="Syuan-Jyun Sun" w:date="2024-05-24T14:41:00Z">
              <w:rPr>
                <w:rFonts w:cs="Arial"/>
                <w:bCs/>
                <w:sz w:val="24"/>
                <w:szCs w:val="24"/>
              </w:rPr>
            </w:rPrChange>
          </w:rPr>
          <w:t>P</w:t>
        </w:r>
        <w:r w:rsidR="000E72FB">
          <w:rPr>
            <w:rFonts w:cs="Arial"/>
            <w:bCs/>
            <w:sz w:val="24"/>
            <w:szCs w:val="24"/>
          </w:rPr>
          <w:t xml:space="preserve"> &lt; 0.001</w:t>
        </w:r>
      </w:ins>
      <w:ins w:id="68" w:author="Syuan-Jyun Sun" w:date="2024-05-24T14:42:00Z">
        <w:r w:rsidR="00491DBF">
          <w:rPr>
            <w:rFonts w:cs="Arial"/>
            <w:bCs/>
            <w:sz w:val="24"/>
            <w:szCs w:val="24"/>
          </w:rPr>
          <w:t xml:space="preserve">, </w:t>
        </w:r>
        <w:r w:rsidR="00491DBF" w:rsidRPr="00515313">
          <w:rPr>
            <w:rFonts w:cs="Arial"/>
            <w:bCs/>
            <w:i/>
            <w:iCs/>
            <w:sz w:val="24"/>
            <w:szCs w:val="24"/>
            <w:rPrChange w:id="69" w:author="Gen-Chang Hsu" w:date="2024-05-25T15:33:00Z" w16du:dateUtc="2024-05-25T19:33:00Z">
              <w:rPr>
                <w:rFonts w:cs="Arial"/>
                <w:bCs/>
                <w:sz w:val="24"/>
                <w:szCs w:val="24"/>
              </w:rPr>
            </w:rPrChange>
          </w:rPr>
          <w:t>n</w:t>
        </w:r>
        <w:r w:rsidR="00491DBF">
          <w:rPr>
            <w:rFonts w:cs="Arial"/>
            <w:bCs/>
            <w:sz w:val="24"/>
            <w:szCs w:val="24"/>
          </w:rPr>
          <w:t xml:space="preserve"> = 70 broods</w:t>
        </w:r>
      </w:ins>
      <w:ins w:id="70" w:author="Syuan-Jyun Sun [2]" w:date="2024-05-23T15:16:00Z">
        <w:del w:id="71" w:author="Syuan-Jyun Sun" w:date="2024-05-24T14:41:00Z">
          <w:r w:rsidR="00394CC1" w:rsidDel="000E72FB">
            <w:rPr>
              <w:rFonts w:cs="Arial"/>
              <w:bCs/>
              <w:sz w:val="24"/>
              <w:szCs w:val="24"/>
            </w:rPr>
            <w:delText>STATS</w:delText>
          </w:r>
        </w:del>
      </w:ins>
      <w:ins w:id="72" w:author="Syuan-Jyun Sun [2]" w:date="2024-05-23T15:17:00Z">
        <w:del w:id="73" w:author="Syuan-Jyun Sun" w:date="2024-05-24T14:41:00Z">
          <w:r w:rsidR="00394CC1" w:rsidDel="000E72FB">
            <w:rPr>
              <w:rFonts w:cs="Arial"/>
              <w:bCs/>
              <w:sz w:val="24"/>
              <w:szCs w:val="24"/>
            </w:rPr>
            <w:delText>…</w:delText>
          </w:r>
        </w:del>
      </w:ins>
      <w:ins w:id="74" w:author="Syuan-Jyun Sun [2]" w:date="2024-05-23T15:16:00Z">
        <w:r w:rsidR="00394CC1">
          <w:rPr>
            <w:rFonts w:cs="Arial"/>
            <w:bCs/>
            <w:sz w:val="24"/>
            <w:szCs w:val="24"/>
          </w:rPr>
          <w:t>)</w:t>
        </w:r>
      </w:ins>
      <w:ins w:id="75"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6"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7"/>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7"/>
      <w:r w:rsidR="001E1E73">
        <w:rPr>
          <w:rStyle w:val="CommentReference"/>
        </w:rPr>
        <w:commentReference w:id="77"/>
      </w:r>
    </w:p>
    <w:p w14:paraId="53A1F372" w14:textId="6090ABAD" w:rsidR="00390F3B" w:rsidRPr="00337398"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8"/>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8"/>
      <w:r w:rsidR="001E1E73">
        <w:rPr>
          <w:rStyle w:val="CommentReference"/>
        </w:rPr>
        <w:commentReference w:id="78"/>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 xml:space="preserve">evenly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 xml:space="preserve">nalysis of </w:t>
      </w:r>
      <w:r w:rsidRPr="00337398">
        <w:rPr>
          <w:rFonts w:cs="Arial"/>
          <w:bCs/>
          <w:sz w:val="24"/>
          <w:szCs w:val="24"/>
        </w:rPr>
        <w:t>nutri</w:t>
      </w:r>
      <w:r w:rsidR="003C5D65" w:rsidRPr="00337398">
        <w:rPr>
          <w:rFonts w:cs="Arial"/>
          <w:bCs/>
          <w:sz w:val="24"/>
          <w:szCs w:val="24"/>
        </w:rPr>
        <w:t>tional</w:t>
      </w:r>
      <w:r w:rsidRPr="00337398">
        <w:rPr>
          <w:rFonts w:cs="Arial"/>
          <w:bCs/>
          <w:sz w:val="24"/>
          <w:szCs w:val="24"/>
        </w:rPr>
        <w:t xml:space="preserve"> composition.</w:t>
      </w:r>
      <w:r w:rsidR="001E1E73" w:rsidRPr="00337398">
        <w:rPr>
          <w:rFonts w:cs="Arial"/>
          <w:bCs/>
          <w:sz w:val="24"/>
          <w:szCs w:val="24"/>
        </w:rPr>
        <w:t xml:space="preserve"> A total of </w:t>
      </w:r>
      <w:r w:rsidR="00337398" w:rsidRPr="00337398">
        <w:rPr>
          <w:rFonts w:cs="Arial"/>
          <w:bCs/>
          <w:sz w:val="24"/>
          <w:szCs w:val="24"/>
        </w:rPr>
        <w:t>7</w:t>
      </w:r>
      <w:r w:rsidR="001E1E73" w:rsidRPr="00337398">
        <w:rPr>
          <w:rFonts w:cs="Arial"/>
          <w:bCs/>
          <w:sz w:val="24"/>
          <w:szCs w:val="24"/>
        </w:rPr>
        <w:t xml:space="preserve"> lab</w:t>
      </w:r>
      <w:r w:rsidR="00337398" w:rsidRPr="00337398">
        <w:rPr>
          <w:rFonts w:cs="Arial"/>
          <w:bCs/>
          <w:sz w:val="24"/>
          <w:szCs w:val="24"/>
        </w:rPr>
        <w:t xml:space="preserve"> mice, 7</w:t>
      </w:r>
      <w:r w:rsidR="001E1E73" w:rsidRPr="00337398">
        <w:rPr>
          <w:rFonts w:cs="Arial"/>
          <w:bCs/>
          <w:sz w:val="24"/>
          <w:szCs w:val="24"/>
        </w:rPr>
        <w:t xml:space="preserve"> wild </w:t>
      </w:r>
      <w:r w:rsidR="00337398" w:rsidRPr="00337398">
        <w:rPr>
          <w:rFonts w:cs="Arial"/>
          <w:bCs/>
          <w:sz w:val="24"/>
          <w:szCs w:val="24"/>
        </w:rPr>
        <w:t>mammals, 6 wild birds, and 6 wild reptiles w</w:t>
      </w:r>
      <w:r w:rsidR="001E1E73" w:rsidRPr="00337398">
        <w:rPr>
          <w:rFonts w:cs="Arial"/>
          <w:bCs/>
          <w:sz w:val="24"/>
          <w:szCs w:val="24"/>
        </w:rPr>
        <w:t>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2A2E1A17"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from the nutritional composition analysis.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 xml:space="preserve">commercial potting mix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five days after female </w:t>
      </w:r>
      <w:r w:rsidR="009C178A" w:rsidRPr="00234FAA">
        <w:rPr>
          <w:rFonts w:cs="Arial"/>
          <w:bCs/>
          <w:sz w:val="24"/>
          <w:szCs w:val="24"/>
        </w:rPr>
        <w:lastRenderedPageBreak/>
        <w:t>oviposition)</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lab 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t</w:t>
      </w:r>
      <w:r w:rsidR="00BF5672" w:rsidRPr="00234FAA">
        <w:rPr>
          <w:rFonts w:cs="Arial"/>
          <w:bCs/>
          <w:sz w:val="24"/>
          <w:szCs w:val="24"/>
        </w:rPr>
        <w:t xml:space="preserve">he </w:t>
      </w:r>
      <w:r w:rsidR="00D257A9" w:rsidRPr="00234FAA">
        <w:rPr>
          <w:rFonts w:cs="Arial"/>
          <w:bCs/>
          <w:sz w:val="24"/>
          <w:szCs w:val="24"/>
        </w:rPr>
        <w:t xml:space="preserve">larval survival rates were recorded and the </w:t>
      </w:r>
      <w:r w:rsidR="00BF5672" w:rsidRPr="00234FAA">
        <w:rPr>
          <w:rFonts w:cs="Arial"/>
          <w:bCs/>
          <w:sz w:val="24"/>
          <w:szCs w:val="24"/>
        </w:rPr>
        <w:t>dispersing larvae were weighed.</w:t>
      </w:r>
    </w:p>
    <w:p w14:paraId="162438F4" w14:textId="77777777" w:rsidR="009E4266" w:rsidRDefault="009E4266" w:rsidP="00294919">
      <w:pPr>
        <w:spacing w:line="480" w:lineRule="auto"/>
        <w:rPr>
          <w:rFonts w:cs="Arial"/>
          <w:bCs/>
          <w:color w:val="FF0000"/>
          <w:sz w:val="24"/>
          <w:szCs w:val="24"/>
        </w:rPr>
      </w:pPr>
    </w:p>
    <w:p w14:paraId="2300AC00" w14:textId="4889BAEA" w:rsidR="00E54A9D" w:rsidRDefault="008B78FC" w:rsidP="00E54A9D">
      <w:pPr>
        <w:spacing w:line="480" w:lineRule="auto"/>
        <w:jc w:val="center"/>
        <w:rPr>
          <w:rFonts w:cs="Arial"/>
          <w:bCs/>
          <w:i/>
          <w:iCs/>
          <w:sz w:val="24"/>
          <w:szCs w:val="24"/>
        </w:rPr>
      </w:pPr>
      <w:commentRangeStart w:id="79"/>
      <w:r w:rsidRPr="0056543B">
        <w:rPr>
          <w:rFonts w:cs="Arial"/>
          <w:bCs/>
          <w:i/>
          <w:iCs/>
          <w:sz w:val="24"/>
          <w:szCs w:val="24"/>
        </w:rPr>
        <w:t>Data analyses</w:t>
      </w:r>
      <w:commentRangeEnd w:id="79"/>
      <w:r w:rsidR="00CE3F5C">
        <w:rPr>
          <w:rStyle w:val="CommentReference"/>
        </w:rPr>
        <w:commentReference w:id="79"/>
      </w:r>
    </w:p>
    <w:p w14:paraId="02695F45" w14:textId="7B077FA0" w:rsidR="00E54A9D" w:rsidRPr="00E54A9D" w:rsidRDefault="00E54A9D" w:rsidP="00E54A9D">
      <w:pPr>
        <w:pStyle w:val="ListParagraph"/>
        <w:numPr>
          <w:ilvl w:val="0"/>
          <w:numId w:val="38"/>
        </w:numPr>
        <w:spacing w:line="480" w:lineRule="auto"/>
        <w:ind w:left="360"/>
        <w:jc w:val="left"/>
        <w:rPr>
          <w:rFonts w:cs="Arial"/>
          <w:bCs/>
          <w:sz w:val="24"/>
          <w:szCs w:val="24"/>
        </w:rPr>
      </w:pPr>
      <w:r>
        <w:rPr>
          <w:rFonts w:cs="Arial"/>
          <w:bCs/>
          <w:sz w:val="24"/>
          <w:szCs w:val="24"/>
        </w:rPr>
        <w:t>Breeding outcomes and carcass use efficiency</w:t>
      </w:r>
    </w:p>
    <w:p w14:paraId="0776483E" w14:textId="482DE03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Default="009406D1" w:rsidP="009406D1">
      <w:pPr>
        <w:spacing w:line="480" w:lineRule="auto"/>
        <w:rPr>
          <w:sz w:val="24"/>
          <w:szCs w:val="24"/>
        </w:rPr>
      </w:pPr>
      <w:r>
        <w:rPr>
          <w:color w:val="0070C0"/>
          <w:sz w:val="24"/>
          <w:szCs w:val="24"/>
        </w:rPr>
        <w:lastRenderedPageBreak/>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27A56ACD" w14:textId="77777777" w:rsidR="00E54A9D" w:rsidRDefault="00E54A9D" w:rsidP="009406D1">
      <w:pPr>
        <w:spacing w:line="480" w:lineRule="auto"/>
        <w:rPr>
          <w:sz w:val="24"/>
          <w:szCs w:val="24"/>
        </w:rPr>
      </w:pPr>
    </w:p>
    <w:p w14:paraId="48848D08" w14:textId="494D2DBF" w:rsidR="00E54A9D" w:rsidRPr="00623557" w:rsidRDefault="00E54A9D" w:rsidP="00E54A9D">
      <w:pPr>
        <w:pStyle w:val="ListParagraph"/>
        <w:numPr>
          <w:ilvl w:val="0"/>
          <w:numId w:val="38"/>
        </w:numPr>
        <w:spacing w:line="480" w:lineRule="auto"/>
        <w:ind w:left="360"/>
        <w:rPr>
          <w:sz w:val="24"/>
          <w:szCs w:val="24"/>
        </w:rPr>
      </w:pPr>
      <w:r w:rsidRPr="00623557">
        <w:rPr>
          <w:sz w:val="24"/>
          <w:szCs w:val="24"/>
        </w:rPr>
        <w:t>Nutritional composition and larval growth</w:t>
      </w:r>
    </w:p>
    <w:p w14:paraId="73577EBF" w14:textId="7983245F" w:rsidR="00D75D76" w:rsidRPr="004017FD" w:rsidRDefault="00D75D76" w:rsidP="00F23DB2">
      <w:pPr>
        <w:spacing w:line="480" w:lineRule="auto"/>
        <w:rPr>
          <w:sz w:val="24"/>
          <w:szCs w:val="24"/>
        </w:rPr>
      </w:pPr>
      <w:r w:rsidRPr="00623557">
        <w:rPr>
          <w:sz w:val="24"/>
          <w:szCs w:val="24"/>
        </w:rPr>
        <w:t>To compare the nutritional composition between the two carcass sources and the three wild carcass taxa, we fit GLMMs with the proportion of protein</w:t>
      </w:r>
      <w:r w:rsidR="00623557" w:rsidRPr="00623557">
        <w:rPr>
          <w:sz w:val="24"/>
          <w:szCs w:val="24"/>
        </w:rPr>
        <w:t>/</w:t>
      </w:r>
      <w:r w:rsidRPr="00623557">
        <w:rPr>
          <w:sz w:val="24"/>
          <w:szCs w:val="24"/>
        </w:rPr>
        <w:t xml:space="preserve">fat as the responses, carcass </w:t>
      </w:r>
      <w:r w:rsidR="00510B56" w:rsidRPr="00623557">
        <w:rPr>
          <w:sz w:val="24"/>
          <w:szCs w:val="24"/>
        </w:rPr>
        <w:tab/>
      </w:r>
      <w:r w:rsidRPr="00623557">
        <w:rPr>
          <w:sz w:val="24"/>
          <w:szCs w:val="24"/>
        </w:rPr>
        <w:t>source</w:t>
      </w:r>
      <w:r w:rsidR="001B7CC4" w:rsidRPr="00623557">
        <w:rPr>
          <w:sz w:val="24"/>
          <w:szCs w:val="24"/>
        </w:rPr>
        <w:t>/</w:t>
      </w:r>
      <w:r w:rsidRPr="00623557">
        <w:rPr>
          <w:sz w:val="24"/>
          <w:szCs w:val="24"/>
        </w:rPr>
        <w:t>taxon and tissue type (</w:t>
      </w:r>
      <w:r w:rsidRPr="00623557">
        <w:rPr>
          <w:rFonts w:cs="Arial"/>
          <w:bCs/>
          <w:sz w:val="24"/>
          <w:szCs w:val="24"/>
        </w:rPr>
        <w:t>viscera</w:t>
      </w:r>
      <w:r w:rsidRPr="00623557">
        <w:rPr>
          <w:rFonts w:cs="Arial"/>
          <w:bCs/>
          <w:sz w:val="24"/>
          <w:szCs w:val="24"/>
        </w:rPr>
        <w:t xml:space="preserve"> vs. </w:t>
      </w:r>
      <w:r w:rsidRPr="00623557">
        <w:rPr>
          <w:rFonts w:cs="Arial"/>
          <w:bCs/>
          <w:sz w:val="24"/>
          <w:szCs w:val="24"/>
        </w:rPr>
        <w:t>muscle</w:t>
      </w:r>
      <w:r w:rsidRPr="00623557">
        <w:rPr>
          <w:sz w:val="24"/>
          <w:szCs w:val="24"/>
        </w:rPr>
        <w:t xml:space="preserve">) as the fix effects, and </w:t>
      </w:r>
      <w:commentRangeStart w:id="80"/>
      <w:r w:rsidRPr="00623557">
        <w:rPr>
          <w:sz w:val="24"/>
          <w:szCs w:val="24"/>
        </w:rPr>
        <w:t>carcass ID</w:t>
      </w:r>
      <w:commentRangeEnd w:id="80"/>
      <w:r w:rsidR="00CE3F5C">
        <w:rPr>
          <w:rStyle w:val="CommentReference"/>
        </w:rPr>
        <w:commentReference w:id="80"/>
      </w:r>
      <w:r w:rsidRPr="00623557">
        <w:rPr>
          <w:sz w:val="24"/>
          <w:szCs w:val="24"/>
        </w:rPr>
        <w:t xml:space="preserve"> as the random effect. We</w:t>
      </w:r>
      <w:r w:rsidRPr="00623557">
        <w:rPr>
          <w:sz w:val="24"/>
          <w:szCs w:val="24"/>
        </w:rPr>
        <w:t xml:space="preserve"> used a b</w:t>
      </w:r>
      <w:r w:rsidRPr="00623557">
        <w:rPr>
          <w:sz w:val="24"/>
          <w:szCs w:val="24"/>
        </w:rPr>
        <w:t>eta</w:t>
      </w:r>
      <w:r w:rsidRPr="00623557">
        <w:rPr>
          <w:sz w:val="24"/>
          <w:szCs w:val="24"/>
        </w:rPr>
        <w:t xml:space="preserve"> error distribution with a </w:t>
      </w:r>
      <w:r w:rsidRPr="004017FD">
        <w:rPr>
          <w:sz w:val="24"/>
          <w:szCs w:val="24"/>
        </w:rPr>
        <w:t>logit link function</w:t>
      </w:r>
      <w:r w:rsidRPr="004017FD">
        <w:rPr>
          <w:sz w:val="24"/>
          <w:szCs w:val="24"/>
        </w:rPr>
        <w:t xml:space="preserve"> for model</w:t>
      </w:r>
      <w:r w:rsidR="001B7CC4" w:rsidRPr="004017FD">
        <w:rPr>
          <w:sz w:val="24"/>
          <w:szCs w:val="24"/>
        </w:rPr>
        <w:t xml:space="preserve"> fitting in </w:t>
      </w:r>
      <w:r w:rsidR="00EB3F05" w:rsidRPr="004017FD">
        <w:rPr>
          <w:sz w:val="24"/>
          <w:szCs w:val="24"/>
        </w:rPr>
        <w:t>the</w:t>
      </w:r>
      <w:r w:rsidR="001B7CC4" w:rsidRPr="004017FD">
        <w:rPr>
          <w:sz w:val="24"/>
          <w:szCs w:val="24"/>
        </w:rPr>
        <w:t xml:space="preserve"> GLMMs</w:t>
      </w:r>
      <w:r w:rsidRPr="004017FD">
        <w:rPr>
          <w:sz w:val="24"/>
          <w:szCs w:val="24"/>
        </w:rPr>
        <w:t>.</w:t>
      </w:r>
    </w:p>
    <w:p w14:paraId="186441D7" w14:textId="7EC69952" w:rsidR="00766F99" w:rsidRPr="000920EC" w:rsidRDefault="00234E81" w:rsidP="00B60B61">
      <w:pPr>
        <w:spacing w:line="480" w:lineRule="auto"/>
        <w:rPr>
          <w:color w:val="FF0000"/>
          <w:sz w:val="24"/>
          <w:szCs w:val="24"/>
        </w:rPr>
      </w:pPr>
      <w:r w:rsidRPr="004017FD">
        <w:rPr>
          <w:sz w:val="24"/>
          <w:szCs w:val="24"/>
        </w:rPr>
        <w:tab/>
      </w:r>
      <w:r w:rsidR="00646F0D" w:rsidRPr="000920EC">
        <w:rPr>
          <w:color w:val="FF0000"/>
          <w:sz w:val="24"/>
          <w:szCs w:val="24"/>
        </w:rPr>
        <w:t xml:space="preserve">To compare </w:t>
      </w:r>
      <w:r w:rsidR="00CC03C5" w:rsidRPr="000920EC">
        <w:rPr>
          <w:color w:val="FF0000"/>
          <w:sz w:val="24"/>
          <w:szCs w:val="24"/>
        </w:rPr>
        <w:t xml:space="preserve">the </w:t>
      </w:r>
      <w:r w:rsidR="00646F0D" w:rsidRPr="000920EC">
        <w:rPr>
          <w:color w:val="FF0000"/>
          <w:sz w:val="24"/>
          <w:szCs w:val="24"/>
        </w:rPr>
        <w:t>larval growth</w:t>
      </w:r>
      <w:r w:rsidR="00CC03C5" w:rsidRPr="000920EC">
        <w:rPr>
          <w:color w:val="FF0000"/>
          <w:sz w:val="24"/>
          <w:szCs w:val="24"/>
        </w:rPr>
        <w:t xml:space="preserve"> between</w:t>
      </w:r>
      <w:r w:rsidR="0035059B" w:rsidRPr="000920EC">
        <w:rPr>
          <w:color w:val="FF0000"/>
          <w:sz w:val="24"/>
          <w:szCs w:val="24"/>
        </w:rPr>
        <w:t xml:space="preserve"> the two carcass sources and the three wild carcass taxa</w:t>
      </w:r>
      <w:r w:rsidR="00646F0D" w:rsidRPr="000920EC">
        <w:rPr>
          <w:color w:val="FF0000"/>
          <w:sz w:val="24"/>
          <w:szCs w:val="24"/>
        </w:rPr>
        <w:t xml:space="preserve">, </w:t>
      </w:r>
      <w:r w:rsidR="0035059B" w:rsidRPr="000920EC">
        <w:rPr>
          <w:color w:val="FF0000"/>
          <w:sz w:val="24"/>
          <w:szCs w:val="24"/>
        </w:rPr>
        <w:t xml:space="preserve">we fit GLMMs with </w:t>
      </w:r>
      <w:r w:rsidR="0035059B" w:rsidRPr="000920EC">
        <w:rPr>
          <w:color w:val="FF0000"/>
          <w:sz w:val="24"/>
          <w:szCs w:val="24"/>
        </w:rPr>
        <w:t xml:space="preserve">larval weight gain as the </w:t>
      </w:r>
      <w:r w:rsidR="0035059B" w:rsidRPr="000920EC">
        <w:rPr>
          <w:color w:val="FF0000"/>
          <w:sz w:val="24"/>
          <w:szCs w:val="24"/>
        </w:rPr>
        <w:t>response, carcass</w:t>
      </w:r>
      <w:r w:rsidR="0035059B" w:rsidRPr="000920EC">
        <w:rPr>
          <w:color w:val="FF0000"/>
          <w:sz w:val="24"/>
          <w:szCs w:val="24"/>
        </w:rPr>
        <w:t xml:space="preserve"> </w:t>
      </w:r>
      <w:r w:rsidR="0035059B" w:rsidRPr="000920EC">
        <w:rPr>
          <w:color w:val="FF0000"/>
          <w:sz w:val="24"/>
          <w:szCs w:val="24"/>
        </w:rPr>
        <w:t xml:space="preserve">source/taxon and tissue type as the fix effects, and </w:t>
      </w:r>
      <w:r w:rsidR="00F91350" w:rsidRPr="000920EC">
        <w:rPr>
          <w:color w:val="FF0000"/>
          <w:sz w:val="24"/>
          <w:szCs w:val="24"/>
        </w:rPr>
        <w:t xml:space="preserve">larval family and </w:t>
      </w:r>
      <w:r w:rsidR="0035059B" w:rsidRPr="000920EC">
        <w:rPr>
          <w:color w:val="FF0000"/>
          <w:sz w:val="24"/>
          <w:szCs w:val="24"/>
        </w:rPr>
        <w:t>carcass ID as the random effect</w:t>
      </w:r>
      <w:r w:rsidR="00F91350" w:rsidRPr="000920EC">
        <w:rPr>
          <w:color w:val="FF0000"/>
          <w:sz w:val="24"/>
          <w:szCs w:val="24"/>
        </w:rPr>
        <w:t>s</w:t>
      </w:r>
      <w:r w:rsidR="0035059B" w:rsidRPr="000920EC">
        <w:rPr>
          <w:color w:val="FF0000"/>
          <w:sz w:val="24"/>
          <w:szCs w:val="24"/>
        </w:rPr>
        <w:t>.</w:t>
      </w:r>
      <w:r w:rsidR="0035059B" w:rsidRPr="000920EC">
        <w:rPr>
          <w:color w:val="FF0000"/>
          <w:sz w:val="24"/>
          <w:szCs w:val="24"/>
        </w:rPr>
        <w:t xml:space="preserve"> </w:t>
      </w:r>
      <w:r w:rsidR="00F91350" w:rsidRPr="000920EC">
        <w:rPr>
          <w:color w:val="FF0000"/>
          <w:sz w:val="24"/>
          <w:szCs w:val="24"/>
        </w:rPr>
        <w:t>L</w:t>
      </w:r>
      <w:r w:rsidR="00F91350" w:rsidRPr="000920EC">
        <w:rPr>
          <w:color w:val="FF0000"/>
          <w:sz w:val="24"/>
          <w:szCs w:val="24"/>
        </w:rPr>
        <w:t xml:space="preserve">arval mass at hatching </w:t>
      </w:r>
      <w:r w:rsidR="00F91350" w:rsidRPr="000920EC">
        <w:rPr>
          <w:color w:val="FF0000"/>
          <w:sz w:val="24"/>
          <w:szCs w:val="24"/>
        </w:rPr>
        <w:t>was included in the model</w:t>
      </w:r>
      <w:r w:rsidR="00B60B61" w:rsidRPr="000920EC">
        <w:rPr>
          <w:color w:val="FF0000"/>
          <w:sz w:val="24"/>
          <w:szCs w:val="24"/>
        </w:rPr>
        <w:t>s</w:t>
      </w:r>
      <w:r w:rsidR="00F91350" w:rsidRPr="000920EC">
        <w:rPr>
          <w:color w:val="FF0000"/>
          <w:sz w:val="24"/>
          <w:szCs w:val="24"/>
        </w:rPr>
        <w:t xml:space="preserve"> </w:t>
      </w:r>
      <w:r w:rsidR="00F91350" w:rsidRPr="000920EC">
        <w:rPr>
          <w:color w:val="FF0000"/>
          <w:sz w:val="24"/>
          <w:szCs w:val="24"/>
        </w:rPr>
        <w:t>as a covariate</w:t>
      </w:r>
      <w:r w:rsidR="00F91350" w:rsidRPr="000920EC">
        <w:rPr>
          <w:color w:val="FF0000"/>
          <w:sz w:val="24"/>
          <w:szCs w:val="24"/>
        </w:rPr>
        <w:t xml:space="preserve">. </w:t>
      </w:r>
      <w:r w:rsidR="00F91350" w:rsidRPr="000920EC">
        <w:rPr>
          <w:color w:val="FF0000"/>
          <w:sz w:val="24"/>
          <w:szCs w:val="24"/>
        </w:rPr>
        <w:t xml:space="preserve">We used a </w:t>
      </w:r>
      <w:r w:rsidR="00F91350" w:rsidRPr="000920EC">
        <w:rPr>
          <w:color w:val="FF0000"/>
          <w:sz w:val="24"/>
          <w:szCs w:val="24"/>
        </w:rPr>
        <w:t>Gaussian</w:t>
      </w:r>
      <w:r w:rsidR="00F91350" w:rsidRPr="000920EC">
        <w:rPr>
          <w:color w:val="FF0000"/>
          <w:sz w:val="24"/>
          <w:szCs w:val="24"/>
        </w:rPr>
        <w:t xml:space="preserve"> error distribution for model fitting in </w:t>
      </w:r>
      <w:r w:rsidR="00EB3F05" w:rsidRPr="000920EC">
        <w:rPr>
          <w:color w:val="FF0000"/>
          <w:sz w:val="24"/>
          <w:szCs w:val="24"/>
        </w:rPr>
        <w:t>the</w:t>
      </w:r>
      <w:r w:rsidR="00F91350" w:rsidRPr="000920EC">
        <w:rPr>
          <w:color w:val="FF0000"/>
          <w:sz w:val="24"/>
          <w:szCs w:val="24"/>
        </w:rPr>
        <w:t xml:space="preserve"> GLMMs.</w:t>
      </w:r>
      <w:r w:rsidR="00B60B61" w:rsidRPr="000920EC">
        <w:rPr>
          <w:color w:val="FF0000"/>
          <w:sz w:val="24"/>
          <w:szCs w:val="24"/>
        </w:rPr>
        <w:t xml:space="preserve"> </w:t>
      </w:r>
      <w:r w:rsidR="00A23644" w:rsidRPr="000920EC">
        <w:rPr>
          <w:color w:val="FF0000"/>
          <w:sz w:val="24"/>
          <w:szCs w:val="24"/>
        </w:rPr>
        <w:t xml:space="preserve">To further </w:t>
      </w:r>
      <w:r w:rsidR="004E3733" w:rsidRPr="000920EC">
        <w:rPr>
          <w:color w:val="FF0000"/>
          <w:sz w:val="24"/>
          <w:szCs w:val="24"/>
        </w:rPr>
        <w:t>investigate</w:t>
      </w:r>
      <w:r w:rsidR="00A23644" w:rsidRPr="000920EC">
        <w:rPr>
          <w:color w:val="FF0000"/>
          <w:sz w:val="24"/>
          <w:szCs w:val="24"/>
        </w:rPr>
        <w:t xml:space="preserve"> the effect of nutrient content on larval growth, we fit GLMMs with </w:t>
      </w:r>
      <w:r w:rsidR="00B60B61" w:rsidRPr="000920EC">
        <w:rPr>
          <w:color w:val="FF0000"/>
          <w:sz w:val="24"/>
          <w:szCs w:val="24"/>
        </w:rPr>
        <w:t xml:space="preserve">larval weight gain </w:t>
      </w:r>
      <w:r w:rsidR="00A23644" w:rsidRPr="000920EC">
        <w:rPr>
          <w:color w:val="FF0000"/>
          <w:sz w:val="24"/>
          <w:szCs w:val="24"/>
        </w:rPr>
        <w:t>as the response</w:t>
      </w:r>
      <w:r w:rsidR="00B60B61" w:rsidRPr="000920EC">
        <w:rPr>
          <w:color w:val="FF0000"/>
          <w:sz w:val="24"/>
          <w:szCs w:val="24"/>
        </w:rPr>
        <w:t xml:space="preserve">, </w:t>
      </w:r>
      <w:r w:rsidR="00A62E2A" w:rsidRPr="000920EC">
        <w:rPr>
          <w:color w:val="FF0000"/>
          <w:sz w:val="24"/>
          <w:szCs w:val="24"/>
        </w:rPr>
        <w:t>proportion of protein</w:t>
      </w:r>
      <w:r w:rsidR="003E6FE1" w:rsidRPr="000920EC">
        <w:rPr>
          <w:color w:val="FF0000"/>
          <w:sz w:val="24"/>
          <w:szCs w:val="24"/>
        </w:rPr>
        <w:t xml:space="preserve">, </w:t>
      </w:r>
      <w:r w:rsidR="003E6FE1" w:rsidRPr="000920EC">
        <w:rPr>
          <w:color w:val="FF0000"/>
          <w:sz w:val="24"/>
          <w:szCs w:val="24"/>
        </w:rPr>
        <w:t>proportion of</w:t>
      </w:r>
      <w:r w:rsidR="003E6FE1" w:rsidRPr="000920EC">
        <w:rPr>
          <w:color w:val="FF0000"/>
          <w:sz w:val="24"/>
          <w:szCs w:val="24"/>
        </w:rPr>
        <w:t xml:space="preserve"> </w:t>
      </w:r>
      <w:r w:rsidR="00B60B61" w:rsidRPr="000920EC">
        <w:rPr>
          <w:color w:val="FF0000"/>
          <w:sz w:val="24"/>
          <w:szCs w:val="24"/>
        </w:rPr>
        <w:t>fat</w:t>
      </w:r>
      <w:r w:rsidR="003E6FE1" w:rsidRPr="000920EC">
        <w:rPr>
          <w:color w:val="FF0000"/>
          <w:sz w:val="24"/>
          <w:szCs w:val="24"/>
        </w:rPr>
        <w:t>,</w:t>
      </w:r>
      <w:r w:rsidR="00A62E2A" w:rsidRPr="000920EC">
        <w:rPr>
          <w:color w:val="FF0000"/>
          <w:sz w:val="24"/>
          <w:szCs w:val="24"/>
        </w:rPr>
        <w:t xml:space="preserve"> </w:t>
      </w:r>
      <w:r w:rsidR="00B60B61" w:rsidRPr="000920EC">
        <w:rPr>
          <w:color w:val="FF0000"/>
          <w:sz w:val="24"/>
          <w:szCs w:val="24"/>
        </w:rPr>
        <w:t xml:space="preserve">and tissue type </w:t>
      </w:r>
      <w:r w:rsidR="00A62E2A" w:rsidRPr="000920EC">
        <w:rPr>
          <w:color w:val="FF0000"/>
          <w:sz w:val="24"/>
          <w:szCs w:val="24"/>
        </w:rPr>
        <w:lastRenderedPageBreak/>
        <w:t xml:space="preserve">as </w:t>
      </w:r>
      <w:r w:rsidR="00B60B61" w:rsidRPr="000920EC">
        <w:rPr>
          <w:color w:val="FF0000"/>
          <w:sz w:val="24"/>
          <w:szCs w:val="24"/>
        </w:rPr>
        <w:t xml:space="preserve">the </w:t>
      </w:r>
      <w:r w:rsidR="00A62E2A" w:rsidRPr="000920EC">
        <w:rPr>
          <w:color w:val="FF0000"/>
          <w:sz w:val="24"/>
          <w:szCs w:val="24"/>
        </w:rPr>
        <w:t>fixed effects</w:t>
      </w:r>
      <w:r w:rsidR="00B60B61" w:rsidRPr="000920EC">
        <w:rPr>
          <w:color w:val="FF0000"/>
          <w:sz w:val="24"/>
          <w:szCs w:val="24"/>
        </w:rPr>
        <w:t xml:space="preserve">, and </w:t>
      </w:r>
      <w:r w:rsidR="00B60B61" w:rsidRPr="000920EC">
        <w:rPr>
          <w:color w:val="FF0000"/>
          <w:sz w:val="24"/>
          <w:szCs w:val="24"/>
        </w:rPr>
        <w:t>larval family and carcass ID as the random effects</w:t>
      </w:r>
      <w:r w:rsidR="00B60B61" w:rsidRPr="000920EC">
        <w:rPr>
          <w:color w:val="FF0000"/>
          <w:sz w:val="24"/>
          <w:szCs w:val="24"/>
        </w:rPr>
        <w:t>.</w:t>
      </w:r>
      <w:r w:rsidR="00A62E2A" w:rsidRPr="000920EC">
        <w:rPr>
          <w:color w:val="FF0000"/>
          <w:sz w:val="24"/>
          <w:szCs w:val="24"/>
        </w:rPr>
        <w:t xml:space="preserve"> </w:t>
      </w:r>
      <w:r w:rsidR="00B60B61" w:rsidRPr="000920EC">
        <w:rPr>
          <w:color w:val="FF0000"/>
          <w:sz w:val="24"/>
          <w:szCs w:val="24"/>
        </w:rPr>
        <w:t>Larval mass at hatching was included as a covariate.</w:t>
      </w:r>
      <w:r w:rsidR="00CF20A0" w:rsidRPr="000920EC">
        <w:rPr>
          <w:color w:val="FF0000"/>
          <w:sz w:val="24"/>
          <w:szCs w:val="24"/>
        </w:rPr>
        <w:t xml:space="preserve"> Dead larvae were excluded from the analysis.</w:t>
      </w:r>
    </w:p>
    <w:p w14:paraId="2EE225EB" w14:textId="77777777" w:rsidR="00E8416B" w:rsidRDefault="00E8416B" w:rsidP="00B60B61">
      <w:pPr>
        <w:spacing w:line="480" w:lineRule="auto"/>
        <w:rPr>
          <w:color w:val="0070C0"/>
          <w:sz w:val="24"/>
          <w:szCs w:val="24"/>
        </w:rPr>
      </w:pPr>
    </w:p>
    <w:p w14:paraId="30981870" w14:textId="34DEF7B4" w:rsidR="00E8416B" w:rsidRPr="00E8416B" w:rsidRDefault="00E8416B" w:rsidP="00E8416B">
      <w:pPr>
        <w:pStyle w:val="ListParagraph"/>
        <w:numPr>
          <w:ilvl w:val="0"/>
          <w:numId w:val="38"/>
        </w:numPr>
        <w:spacing w:line="480" w:lineRule="auto"/>
        <w:ind w:left="360"/>
        <w:rPr>
          <w:sz w:val="24"/>
          <w:szCs w:val="24"/>
        </w:rPr>
      </w:pPr>
      <w:r w:rsidRPr="00E8416B">
        <w:rPr>
          <w:sz w:val="24"/>
          <w:szCs w:val="24"/>
        </w:rPr>
        <w:t>Larval quality-quantity trade-off</w:t>
      </w:r>
    </w:p>
    <w:p w14:paraId="5521D62E" w14:textId="1BFC4ABA" w:rsidR="00F23DB2" w:rsidRDefault="00F23DB2" w:rsidP="00F23DB2">
      <w:pPr>
        <w:spacing w:line="480" w:lineRule="auto"/>
        <w:rPr>
          <w:sz w:val="24"/>
          <w:szCs w:val="24"/>
        </w:rPr>
      </w:pP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3A0958E8" w14:textId="42681D4F"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sidR="00F14F46">
        <w:rPr>
          <w:sz w:val="24"/>
          <w:szCs w:val="24"/>
        </w:rPr>
        <w:t xml:space="preserve">all the above model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commentRangeStart w:id="81"/>
      <w:r w:rsidRPr="002F07C1">
        <w:rPr>
          <w:rFonts w:cs="Arial"/>
          <w:b/>
          <w:sz w:val="24"/>
          <w:szCs w:val="24"/>
        </w:rPr>
        <w:lastRenderedPageBreak/>
        <w:t>Results</w:t>
      </w:r>
      <w:commentRangeEnd w:id="81"/>
      <w:r w:rsidR="007B2719">
        <w:rPr>
          <w:rStyle w:val="CommentReference"/>
        </w:rPr>
        <w:commentReference w:id="81"/>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44.6,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32.1,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63.3,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91.9,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1.4,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8,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623557" w:rsidRDefault="008B4C24" w:rsidP="00DA0331">
      <w:pPr>
        <w:spacing w:line="480" w:lineRule="auto"/>
        <w:jc w:val="center"/>
        <w:rPr>
          <w:rFonts w:cs="Arial"/>
          <w:bCs/>
          <w:sz w:val="24"/>
          <w:szCs w:val="24"/>
        </w:rPr>
      </w:pPr>
      <w:r w:rsidRPr="00623557">
        <w:rPr>
          <w:rFonts w:cs="Arial"/>
          <w:bCs/>
          <w:i/>
          <w:iCs/>
          <w:sz w:val="24"/>
          <w:szCs w:val="24"/>
        </w:rPr>
        <w:t>N</w:t>
      </w:r>
      <w:r w:rsidR="003C14E7" w:rsidRPr="00623557">
        <w:rPr>
          <w:rFonts w:cs="Arial"/>
          <w:bCs/>
          <w:i/>
          <w:iCs/>
          <w:sz w:val="24"/>
          <w:szCs w:val="24"/>
        </w:rPr>
        <w:t>utritional composition</w:t>
      </w:r>
      <w:r w:rsidRPr="00623557">
        <w:rPr>
          <w:rFonts w:cs="Arial"/>
          <w:bCs/>
          <w:i/>
          <w:iCs/>
          <w:sz w:val="24"/>
          <w:szCs w:val="24"/>
        </w:rPr>
        <w:t xml:space="preserve"> of carcasses</w:t>
      </w:r>
    </w:p>
    <w:p w14:paraId="27E71207" w14:textId="7DD28A5B" w:rsidR="00845FD4" w:rsidRDefault="007542CD" w:rsidP="00DA0331">
      <w:pPr>
        <w:spacing w:line="480" w:lineRule="auto"/>
        <w:rPr>
          <w:rFonts w:cs="Arial"/>
          <w:bCs/>
          <w:sz w:val="24"/>
          <w:szCs w:val="24"/>
        </w:rPr>
      </w:pPr>
      <w:r w:rsidRPr="00623557">
        <w:rPr>
          <w:rFonts w:cs="Arial"/>
          <w:bCs/>
          <w:sz w:val="24"/>
          <w:szCs w:val="24"/>
        </w:rPr>
        <w:t xml:space="preserve">Protein content </w:t>
      </w:r>
      <w:r w:rsidR="00623557" w:rsidRPr="00623557">
        <w:rPr>
          <w:rFonts w:cs="Arial"/>
          <w:bCs/>
          <w:sz w:val="24"/>
          <w:szCs w:val="24"/>
        </w:rPr>
        <w:t xml:space="preserve">was similar between </w:t>
      </w:r>
      <w:r w:rsidRPr="00623557">
        <w:rPr>
          <w:rFonts w:cs="Arial"/>
          <w:bCs/>
          <w:sz w:val="24"/>
          <w:szCs w:val="24"/>
        </w:rPr>
        <w:t>lab and wild carcasses</w:t>
      </w:r>
      <w:r w:rsidR="0053456D" w:rsidRPr="00623557">
        <w:rPr>
          <w:rFonts w:cs="Arial"/>
          <w:bCs/>
          <w:sz w:val="24"/>
          <w:szCs w:val="24"/>
        </w:rPr>
        <w:t xml:space="preserve"> (</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1</w:t>
      </w:r>
      <w:r w:rsidR="00623557" w:rsidRPr="00623557">
        <w:rPr>
          <w:rFonts w:cs="Arial"/>
          <w:bCs/>
          <w:sz w:val="24"/>
          <w:szCs w:val="24"/>
        </w:rPr>
        <w:t xml:space="preserve"> = </w:t>
      </w:r>
      <w:r w:rsidR="00623557" w:rsidRPr="00623557">
        <w:rPr>
          <w:rFonts w:cs="Arial"/>
          <w:bCs/>
          <w:sz w:val="24"/>
          <w:szCs w:val="24"/>
        </w:rPr>
        <w:t>3.5</w:t>
      </w:r>
      <w:r w:rsidR="0053456D" w:rsidRPr="00623557">
        <w:rPr>
          <w:rFonts w:cs="Arial"/>
          <w:bCs/>
          <w:sz w:val="24"/>
          <w:szCs w:val="24"/>
        </w:rPr>
        <w:t xml:space="preserve">, </w:t>
      </w:r>
      <w:r w:rsidR="0053456D" w:rsidRPr="00623557">
        <w:rPr>
          <w:rFonts w:cs="Arial"/>
          <w:bCs/>
          <w:i/>
          <w:iCs/>
          <w:sz w:val="24"/>
          <w:szCs w:val="24"/>
        </w:rPr>
        <w:t>P</w:t>
      </w:r>
      <w:r w:rsidR="0053456D" w:rsidRPr="00623557">
        <w:rPr>
          <w:rFonts w:cs="Arial"/>
          <w:bCs/>
          <w:sz w:val="24"/>
          <w:szCs w:val="24"/>
        </w:rPr>
        <w:t xml:space="preserve"> = 0.06</w:t>
      </w:r>
      <w:r w:rsidR="00B85E4E" w:rsidRPr="00623557">
        <w:rPr>
          <w:rFonts w:cs="Arial"/>
          <w:bCs/>
          <w:sz w:val="24"/>
          <w:szCs w:val="24"/>
        </w:rPr>
        <w:t>; Fig.</w:t>
      </w:r>
      <w:r w:rsidR="00623557" w:rsidRPr="00623557">
        <w:rPr>
          <w:rFonts w:cs="Arial"/>
          <w:bCs/>
          <w:sz w:val="24"/>
          <w:szCs w:val="24"/>
        </w:rPr>
        <w:t xml:space="preserve"> </w:t>
      </w:r>
      <w:r w:rsidR="00B85E4E" w:rsidRPr="00623557">
        <w:rPr>
          <w:rFonts w:cs="Arial"/>
          <w:bCs/>
          <w:sz w:val="24"/>
          <w:szCs w:val="24"/>
        </w:rPr>
        <w:t>4a</w:t>
      </w:r>
      <w:r w:rsidR="0053456D" w:rsidRPr="00623557">
        <w:rPr>
          <w:rFonts w:cs="Arial"/>
          <w:bCs/>
          <w:sz w:val="24"/>
          <w:szCs w:val="24"/>
        </w:rPr>
        <w:t>)</w:t>
      </w:r>
      <w:r w:rsidR="00623557" w:rsidRPr="00623557">
        <w:rPr>
          <w:rFonts w:cs="Arial"/>
          <w:bCs/>
          <w:sz w:val="24"/>
          <w:szCs w:val="24"/>
        </w:rPr>
        <w:t xml:space="preserve"> but differed among </w:t>
      </w:r>
      <w:r w:rsidR="00623557" w:rsidRPr="00A52331">
        <w:rPr>
          <w:rFonts w:cs="Arial"/>
          <w:bCs/>
          <w:sz w:val="24"/>
          <w:szCs w:val="24"/>
        </w:rPr>
        <w:t xml:space="preserve">the wild </w:t>
      </w:r>
      <w:r w:rsidR="0053456D" w:rsidRPr="00A52331">
        <w:rPr>
          <w:rFonts w:cs="Arial"/>
          <w:bCs/>
          <w:sz w:val="24"/>
          <w:szCs w:val="24"/>
        </w:rPr>
        <w:t xml:space="preserve">carcass </w:t>
      </w:r>
      <w:r w:rsidR="00623557" w:rsidRPr="00A52331">
        <w:rPr>
          <w:rFonts w:cs="Arial"/>
          <w:bCs/>
          <w:sz w:val="24"/>
          <w:szCs w:val="24"/>
        </w:rPr>
        <w:t>taxa</w:t>
      </w:r>
      <w:r w:rsidR="00623557" w:rsidRPr="00623557">
        <w:rPr>
          <w:rFonts w:cs="Arial"/>
          <w:bCs/>
          <w:sz w:val="24"/>
          <w:szCs w:val="24"/>
        </w:rPr>
        <w:t xml:space="preserve"> </w:t>
      </w:r>
      <w:r w:rsidR="0053456D" w:rsidRPr="00623557">
        <w:rPr>
          <w:rFonts w:cs="Arial"/>
          <w:bCs/>
          <w:sz w:val="24"/>
          <w:szCs w:val="24"/>
        </w:rPr>
        <w:t>(</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2</w:t>
      </w:r>
      <w:r w:rsidR="00623557" w:rsidRPr="00623557">
        <w:rPr>
          <w:rFonts w:cs="Arial"/>
          <w:bCs/>
          <w:sz w:val="24"/>
          <w:szCs w:val="24"/>
        </w:rPr>
        <w:t xml:space="preserve"> = </w:t>
      </w:r>
      <w:r w:rsidR="00623557" w:rsidRPr="00623557">
        <w:rPr>
          <w:rFonts w:cs="Arial"/>
          <w:bCs/>
          <w:sz w:val="24"/>
          <w:szCs w:val="24"/>
        </w:rPr>
        <w:t>26.6</w:t>
      </w:r>
      <w:r w:rsidR="00623557" w:rsidRPr="00623557">
        <w:rPr>
          <w:rFonts w:cs="Arial"/>
          <w:bCs/>
          <w:sz w:val="24"/>
          <w:szCs w:val="24"/>
        </w:rPr>
        <w:t xml:space="preserve">, </w:t>
      </w:r>
      <w:r w:rsidR="00623557" w:rsidRPr="00623557">
        <w:rPr>
          <w:rFonts w:cs="Arial"/>
          <w:bCs/>
          <w:i/>
          <w:iCs/>
          <w:sz w:val="24"/>
          <w:szCs w:val="24"/>
        </w:rPr>
        <w:t>P</w:t>
      </w:r>
      <w:r w:rsidR="00623557" w:rsidRPr="00623557">
        <w:rPr>
          <w:rFonts w:cs="Arial"/>
          <w:bCs/>
          <w:sz w:val="24"/>
          <w:szCs w:val="24"/>
        </w:rPr>
        <w:t xml:space="preserve"> </w:t>
      </w:r>
      <w:r w:rsidR="00623557" w:rsidRPr="00623557">
        <w:rPr>
          <w:rFonts w:cs="Arial"/>
          <w:bCs/>
          <w:sz w:val="24"/>
          <w:szCs w:val="24"/>
        </w:rPr>
        <w:t>&lt; 0.001</w:t>
      </w:r>
      <w:r w:rsidR="00623557" w:rsidRPr="00623557">
        <w:rPr>
          <w:rFonts w:cs="Arial"/>
          <w:bCs/>
          <w:sz w:val="24"/>
          <w:szCs w:val="24"/>
        </w:rPr>
        <w:t>; Fig. 4</w:t>
      </w:r>
      <w:r w:rsidR="00623557" w:rsidRPr="00623557">
        <w:rPr>
          <w:rFonts w:cs="Arial"/>
          <w:bCs/>
          <w:sz w:val="24"/>
          <w:szCs w:val="24"/>
        </w:rPr>
        <w:t>b</w:t>
      </w:r>
      <w:r w:rsidR="00623557" w:rsidRPr="00623557">
        <w:rPr>
          <w:rFonts w:cs="Arial"/>
          <w:bCs/>
          <w:sz w:val="24"/>
          <w:szCs w:val="24"/>
        </w:rPr>
        <w:t>)</w:t>
      </w:r>
      <w:r w:rsidR="00623557" w:rsidRPr="00623557">
        <w:rPr>
          <w:rFonts w:cs="Arial"/>
          <w:bCs/>
          <w:sz w:val="24"/>
          <w:szCs w:val="24"/>
        </w:rPr>
        <w:t xml:space="preserve">. Specifically, </w:t>
      </w:r>
      <w:r w:rsidRPr="00623557">
        <w:rPr>
          <w:rFonts w:cs="Arial"/>
          <w:bCs/>
          <w:sz w:val="24"/>
          <w:szCs w:val="24"/>
        </w:rPr>
        <w:t xml:space="preserve">reptile carcasses </w:t>
      </w:r>
      <w:r w:rsidR="00EE2B02" w:rsidRPr="00623557">
        <w:rPr>
          <w:rFonts w:cs="Arial"/>
          <w:bCs/>
          <w:sz w:val="24"/>
          <w:szCs w:val="24"/>
        </w:rPr>
        <w:t>had</w:t>
      </w:r>
      <w:r w:rsidRPr="00623557">
        <w:rPr>
          <w:rFonts w:cs="Arial"/>
          <w:bCs/>
          <w:sz w:val="24"/>
          <w:szCs w:val="24"/>
        </w:rPr>
        <w:t xml:space="preserve"> significantly lower </w:t>
      </w:r>
      <w:r w:rsidR="00EE2B02" w:rsidRPr="00623557">
        <w:rPr>
          <w:rFonts w:cs="Arial"/>
          <w:bCs/>
          <w:sz w:val="24"/>
          <w:szCs w:val="24"/>
        </w:rPr>
        <w:t xml:space="preserve">protein content </w:t>
      </w:r>
      <w:r w:rsidRPr="00623557">
        <w:rPr>
          <w:rFonts w:cs="Arial"/>
          <w:bCs/>
          <w:sz w:val="24"/>
          <w:szCs w:val="24"/>
        </w:rPr>
        <w:t>than mammal</w:t>
      </w:r>
      <w:r w:rsidR="0053456D" w:rsidRPr="00623557">
        <w:rPr>
          <w:rFonts w:cs="Arial"/>
          <w:bCs/>
          <w:sz w:val="24"/>
          <w:szCs w:val="24"/>
        </w:rPr>
        <w:t xml:space="preserve"> </w:t>
      </w:r>
      <w:r w:rsidRPr="00623557">
        <w:rPr>
          <w:rFonts w:cs="Arial"/>
          <w:bCs/>
          <w:sz w:val="24"/>
          <w:szCs w:val="24"/>
        </w:rPr>
        <w:t>and bird carcasses</w:t>
      </w:r>
      <w:r w:rsidR="00623557" w:rsidRPr="00623557">
        <w:rPr>
          <w:rFonts w:cs="Arial"/>
          <w:bCs/>
          <w:sz w:val="24"/>
          <w:szCs w:val="24"/>
        </w:rPr>
        <w:t xml:space="preserve"> (</w:t>
      </w:r>
      <w:r w:rsidR="00623557" w:rsidRPr="00623557">
        <w:rPr>
          <w:rFonts w:cs="Arial"/>
          <w:bCs/>
          <w:sz w:val="24"/>
          <w:szCs w:val="24"/>
        </w:rPr>
        <w:t>Fig. 4b</w:t>
      </w:r>
      <w:r w:rsidR="00623557" w:rsidRPr="00623557">
        <w:rPr>
          <w:rFonts w:cs="Arial"/>
          <w:bCs/>
          <w:sz w:val="24"/>
          <w:szCs w:val="24"/>
        </w:rPr>
        <w:t>)</w:t>
      </w:r>
      <w:r w:rsidRPr="00623557">
        <w:rPr>
          <w:rFonts w:cs="Arial"/>
          <w:bCs/>
          <w:sz w:val="24"/>
          <w:szCs w:val="24"/>
        </w:rPr>
        <w:t xml:space="preserve">. </w:t>
      </w:r>
      <w:r w:rsidR="00A52331">
        <w:rPr>
          <w:rFonts w:cs="Arial"/>
          <w:bCs/>
          <w:sz w:val="24"/>
          <w:szCs w:val="24"/>
        </w:rPr>
        <w:t xml:space="preserve">Fat content was </w:t>
      </w:r>
      <w:r w:rsidR="00A52331" w:rsidRPr="00623557">
        <w:rPr>
          <w:rFonts w:cs="Arial"/>
          <w:bCs/>
          <w:sz w:val="24"/>
          <w:szCs w:val="24"/>
        </w:rPr>
        <w:t>similar between lab and wild carcasses (χ</w:t>
      </w:r>
      <w:r w:rsidR="00A52331" w:rsidRPr="00623557">
        <w:rPr>
          <w:rFonts w:cs="Arial"/>
          <w:bCs/>
          <w:sz w:val="24"/>
          <w:szCs w:val="24"/>
          <w:vertAlign w:val="superscript"/>
        </w:rPr>
        <w:t>2</w:t>
      </w:r>
      <w:r w:rsidR="00A52331" w:rsidRPr="00623557">
        <w:rPr>
          <w:rFonts w:cs="Arial"/>
          <w:bCs/>
          <w:sz w:val="24"/>
          <w:szCs w:val="24"/>
          <w:vertAlign w:val="subscript"/>
        </w:rPr>
        <w:t>1</w:t>
      </w:r>
      <w:r w:rsidR="00A52331" w:rsidRPr="00623557">
        <w:rPr>
          <w:rFonts w:cs="Arial"/>
          <w:bCs/>
          <w:sz w:val="24"/>
          <w:szCs w:val="24"/>
        </w:rPr>
        <w:t xml:space="preserve"> = </w:t>
      </w:r>
      <w:r w:rsidR="00A52331">
        <w:rPr>
          <w:rFonts w:cs="Arial"/>
          <w:bCs/>
          <w:sz w:val="24"/>
          <w:szCs w:val="24"/>
        </w:rPr>
        <w:t>2.2</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14</w:t>
      </w:r>
      <w:r w:rsidR="00A52331" w:rsidRPr="00623557">
        <w:rPr>
          <w:rFonts w:cs="Arial"/>
          <w:bCs/>
          <w:sz w:val="24"/>
          <w:szCs w:val="24"/>
        </w:rPr>
        <w:t>; Fig. 4</w:t>
      </w:r>
      <w:r w:rsidR="00A52331">
        <w:rPr>
          <w:rFonts w:cs="Arial"/>
          <w:bCs/>
          <w:sz w:val="24"/>
          <w:szCs w:val="24"/>
        </w:rPr>
        <w:t xml:space="preserve">c) and among the </w:t>
      </w:r>
      <w:r w:rsidR="00A52331" w:rsidRPr="00623557">
        <w:rPr>
          <w:rFonts w:cs="Arial"/>
          <w:bCs/>
          <w:sz w:val="24"/>
          <w:szCs w:val="24"/>
        </w:rPr>
        <w:t>wild carcass taxa</w:t>
      </w:r>
      <w:r w:rsidR="00A52331">
        <w:rPr>
          <w:rFonts w:cs="Arial"/>
          <w:bCs/>
          <w:sz w:val="24"/>
          <w:szCs w:val="24"/>
        </w:rPr>
        <w:t xml:space="preserve"> (</w:t>
      </w:r>
      <w:r w:rsidR="00A52331" w:rsidRPr="00623557">
        <w:rPr>
          <w:rFonts w:cs="Arial"/>
          <w:bCs/>
          <w:sz w:val="24"/>
          <w:szCs w:val="24"/>
        </w:rPr>
        <w:t>χ</w:t>
      </w:r>
      <w:r w:rsidR="00A52331" w:rsidRPr="00623557">
        <w:rPr>
          <w:rFonts w:cs="Arial"/>
          <w:bCs/>
          <w:sz w:val="24"/>
          <w:szCs w:val="24"/>
          <w:vertAlign w:val="superscript"/>
        </w:rPr>
        <w:t>2</w:t>
      </w:r>
      <w:r w:rsidR="00A52331">
        <w:rPr>
          <w:rFonts w:cs="Arial"/>
          <w:bCs/>
          <w:sz w:val="24"/>
          <w:szCs w:val="24"/>
          <w:vertAlign w:val="subscript"/>
        </w:rPr>
        <w:t>2</w:t>
      </w:r>
      <w:r w:rsidR="00A52331" w:rsidRPr="00623557">
        <w:rPr>
          <w:rFonts w:cs="Arial"/>
          <w:bCs/>
          <w:sz w:val="24"/>
          <w:szCs w:val="24"/>
        </w:rPr>
        <w:t xml:space="preserve"> = </w:t>
      </w:r>
      <w:r w:rsidR="00A52331">
        <w:rPr>
          <w:rFonts w:cs="Arial"/>
          <w:bCs/>
          <w:sz w:val="24"/>
          <w:szCs w:val="24"/>
        </w:rPr>
        <w:t>5.0</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08</w:t>
      </w:r>
      <w:r w:rsidR="00A52331" w:rsidRPr="00623557">
        <w:rPr>
          <w:rFonts w:cs="Arial"/>
          <w:bCs/>
          <w:sz w:val="24"/>
          <w:szCs w:val="24"/>
        </w:rPr>
        <w:t>; Fig. 4</w:t>
      </w:r>
      <w:r w:rsidR="00A52331">
        <w:rPr>
          <w:rFonts w:cs="Arial"/>
          <w:bCs/>
          <w:sz w:val="24"/>
          <w:szCs w:val="24"/>
        </w:rPr>
        <w:t>d).</w:t>
      </w:r>
    </w:p>
    <w:p w14:paraId="18C387F6" w14:textId="77777777" w:rsidR="00DA7BF8" w:rsidRPr="00DA7BF8" w:rsidRDefault="00DA7BF8" w:rsidP="00DA0331">
      <w:pPr>
        <w:spacing w:line="480" w:lineRule="auto"/>
        <w:rPr>
          <w:rFonts w:cs="Arial"/>
          <w:bCs/>
          <w:sz w:val="24"/>
          <w:szCs w:val="24"/>
        </w:rPr>
      </w:pPr>
    </w:p>
    <w:p w14:paraId="002EE4E8" w14:textId="0C84E553" w:rsidR="00845FD4" w:rsidRDefault="00845FD4" w:rsidP="00845FD4">
      <w:pPr>
        <w:spacing w:line="480" w:lineRule="auto"/>
        <w:jc w:val="center"/>
        <w:rPr>
          <w:rFonts w:cs="Arial"/>
          <w:bCs/>
          <w:color w:val="FF0000"/>
          <w:sz w:val="24"/>
          <w:szCs w:val="24"/>
        </w:rPr>
      </w:pPr>
      <w:r>
        <w:rPr>
          <w:rFonts w:cs="Arial"/>
          <w:bCs/>
          <w:i/>
          <w:iCs/>
          <w:color w:val="FF0000"/>
          <w:sz w:val="24"/>
          <w:szCs w:val="24"/>
        </w:rPr>
        <w:lastRenderedPageBreak/>
        <w:t>Larval</w:t>
      </w:r>
      <w:r w:rsidR="009824A8">
        <w:rPr>
          <w:rFonts w:cs="Arial"/>
          <w:bCs/>
          <w:i/>
          <w:iCs/>
          <w:color w:val="FF0000"/>
          <w:sz w:val="24"/>
          <w:szCs w:val="24"/>
        </w:rPr>
        <w:t xml:space="preserve"> growth</w:t>
      </w:r>
    </w:p>
    <w:p w14:paraId="6A62FF69" w14:textId="51874E82" w:rsidR="00665CA6" w:rsidRDefault="00EE2B02" w:rsidP="00DA0331">
      <w:pPr>
        <w:spacing w:line="480" w:lineRule="auto"/>
        <w:rPr>
          <w:rFonts w:cs="Arial"/>
          <w:bCs/>
          <w:color w:val="FF0000"/>
          <w:sz w:val="24"/>
          <w:szCs w:val="24"/>
        </w:rPr>
      </w:pPr>
      <w:r>
        <w:rPr>
          <w:rFonts w:cs="Arial"/>
          <w:bCs/>
          <w:color w:val="FF0000"/>
          <w:sz w:val="24"/>
          <w:szCs w:val="24"/>
        </w:rPr>
        <w:t xml:space="preserve">When </w:t>
      </w:r>
      <w:r w:rsidR="009E3622">
        <w:rPr>
          <w:rFonts w:cs="Arial"/>
          <w:bCs/>
          <w:color w:val="FF0000"/>
          <w:sz w:val="24"/>
          <w:szCs w:val="24"/>
        </w:rPr>
        <w:t>newly-hatched</w:t>
      </w:r>
      <w:r w:rsidR="009A04CC">
        <w:rPr>
          <w:rFonts w:cs="Arial"/>
          <w:bCs/>
          <w:color w:val="FF0000"/>
          <w:sz w:val="24"/>
          <w:szCs w:val="24"/>
        </w:rPr>
        <w:t xml:space="preserve"> larvae</w:t>
      </w:r>
      <w:r>
        <w:rPr>
          <w:rFonts w:cs="Arial"/>
          <w:bCs/>
          <w:color w:val="FF0000"/>
          <w:sz w:val="24"/>
          <w:szCs w:val="24"/>
        </w:rPr>
        <w:t xml:space="preserve"> were fed different types of carcasses</w:t>
      </w:r>
      <w:r w:rsidR="009A04CC">
        <w:rPr>
          <w:rFonts w:cs="Arial"/>
          <w:bCs/>
          <w:color w:val="FF0000"/>
          <w:sz w:val="24"/>
          <w:szCs w:val="24"/>
        </w:rPr>
        <w:t xml:space="preserve">, </w:t>
      </w:r>
      <w:r>
        <w:rPr>
          <w:rFonts w:cs="Arial"/>
          <w:bCs/>
          <w:color w:val="FF0000"/>
          <w:sz w:val="24"/>
          <w:szCs w:val="24"/>
        </w:rPr>
        <w:t xml:space="preserve">the individual larval mass at dispersal </w:t>
      </w:r>
      <w:r w:rsidR="009A04CC">
        <w:rPr>
          <w:rFonts w:cs="Arial"/>
          <w:bCs/>
          <w:color w:val="FF0000"/>
          <w:sz w:val="24"/>
          <w:szCs w:val="24"/>
        </w:rPr>
        <w:t>w</w:t>
      </w:r>
      <w:r>
        <w:rPr>
          <w:rFonts w:cs="Arial"/>
          <w:bCs/>
          <w:color w:val="FF0000"/>
          <w:sz w:val="24"/>
          <w:szCs w:val="24"/>
        </w:rPr>
        <w:t xml:space="preserve">as similar for those fed lab carcasses and those fed </w:t>
      </w:r>
      <w:r w:rsidR="009A04CC">
        <w:rPr>
          <w:rFonts w:cs="Arial"/>
          <w:bCs/>
          <w:color w:val="FF0000"/>
          <w:sz w:val="24"/>
          <w:szCs w:val="24"/>
        </w:rPr>
        <w:t>the wild carcasse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0.50</w:t>
      </w:r>
      <w:r w:rsidR="00BB6033" w:rsidRPr="002E2162">
        <w:rPr>
          <w:rFonts w:cs="Arial"/>
          <w:bCs/>
          <w:color w:val="FF0000"/>
          <w:sz w:val="24"/>
          <w:szCs w:val="24"/>
        </w:rPr>
        <w:t xml:space="preserve">, d.f. = </w:t>
      </w:r>
      <w:r w:rsidR="00BB6033">
        <w:rPr>
          <w:rFonts w:cs="Arial"/>
          <w:bCs/>
          <w:color w:val="FF0000"/>
          <w:sz w:val="24"/>
          <w:szCs w:val="24"/>
        </w:rPr>
        <w:t>1</w:t>
      </w:r>
      <w:r w:rsidR="00BB6033" w:rsidRPr="002E2162">
        <w:rPr>
          <w:rFonts w:cs="Arial"/>
          <w:bCs/>
          <w:color w:val="FF0000"/>
          <w:sz w:val="24"/>
          <w:szCs w:val="24"/>
        </w:rPr>
        <w:t xml:space="preserve">, P </w:t>
      </w:r>
      <w:r w:rsidR="00BB6033">
        <w:rPr>
          <w:rFonts w:cs="Arial"/>
          <w:bCs/>
          <w:color w:val="FF0000"/>
          <w:sz w:val="24"/>
          <w:szCs w:val="24"/>
        </w:rPr>
        <w:t>=</w:t>
      </w:r>
      <w:r w:rsidR="00BB6033" w:rsidRPr="002E2162">
        <w:rPr>
          <w:rFonts w:cs="Arial"/>
          <w:bCs/>
          <w:color w:val="FF0000"/>
          <w:sz w:val="24"/>
          <w:szCs w:val="24"/>
        </w:rPr>
        <w:t xml:space="preserve"> 0.</w:t>
      </w:r>
      <w:r w:rsidR="00BB6033">
        <w:rPr>
          <w:rFonts w:cs="Arial"/>
          <w:bCs/>
          <w:color w:val="FF0000"/>
          <w:sz w:val="24"/>
          <w:szCs w:val="24"/>
        </w:rPr>
        <w:t>481</w:t>
      </w:r>
      <w:r w:rsidR="00B85E4E">
        <w:rPr>
          <w:rFonts w:cs="Arial"/>
          <w:bCs/>
          <w:color w:val="FF0000"/>
          <w:sz w:val="24"/>
          <w:szCs w:val="24"/>
        </w:rPr>
        <w:t>; Fig. 4e</w:t>
      </w:r>
      <w:r w:rsidR="00BB6033">
        <w:rPr>
          <w:rFonts w:cs="Arial"/>
          <w:bCs/>
          <w:color w:val="FF0000"/>
          <w:sz w:val="24"/>
          <w:szCs w:val="24"/>
        </w:rPr>
        <w:t>)</w:t>
      </w:r>
      <w:r w:rsidR="009A04CC">
        <w:rPr>
          <w:rFonts w:cs="Arial"/>
          <w:bCs/>
          <w:color w:val="FF0000"/>
          <w:sz w:val="24"/>
          <w:szCs w:val="24"/>
        </w:rPr>
        <w:t>.</w:t>
      </w:r>
    </w:p>
    <w:p w14:paraId="5B551BE1" w14:textId="77777777" w:rsidR="00665CA6" w:rsidRDefault="00EE2B02" w:rsidP="00DA0331">
      <w:pPr>
        <w:spacing w:line="480" w:lineRule="auto"/>
        <w:rPr>
          <w:rFonts w:cs="Arial"/>
          <w:bCs/>
          <w:color w:val="FF0000"/>
          <w:sz w:val="24"/>
          <w:szCs w:val="24"/>
        </w:rPr>
      </w:pPr>
      <w:r>
        <w:rPr>
          <w:rFonts w:cs="Arial"/>
          <w:bCs/>
          <w:color w:val="FF0000"/>
          <w:sz w:val="24"/>
          <w:szCs w:val="24"/>
        </w:rPr>
        <w:t>However,</w:t>
      </w:r>
      <w:r w:rsidR="009A04CC">
        <w:rPr>
          <w:rFonts w:cs="Arial"/>
          <w:bCs/>
          <w:color w:val="FF0000"/>
          <w:sz w:val="24"/>
          <w:szCs w:val="24"/>
        </w:rPr>
        <w:t xml:space="preserve"> focusing on wild carcasses, </w:t>
      </w:r>
      <w:r>
        <w:rPr>
          <w:rFonts w:cs="Arial"/>
          <w:bCs/>
          <w:color w:val="FF0000"/>
          <w:sz w:val="24"/>
          <w:szCs w:val="24"/>
        </w:rPr>
        <w:t xml:space="preserve">the </w:t>
      </w:r>
      <w:r w:rsidR="00A000A5">
        <w:rPr>
          <w:rFonts w:cs="Arial"/>
          <w:bCs/>
          <w:color w:val="FF0000"/>
          <w:sz w:val="24"/>
          <w:szCs w:val="24"/>
        </w:rPr>
        <w:t xml:space="preserve">carcass taxon </w:t>
      </w:r>
      <w:r>
        <w:rPr>
          <w:rFonts w:cs="Arial"/>
          <w:bCs/>
          <w:color w:val="FF0000"/>
          <w:sz w:val="24"/>
          <w:szCs w:val="24"/>
        </w:rPr>
        <w:t xml:space="preserve">significantly </w:t>
      </w:r>
      <w:r w:rsidR="00A000A5">
        <w:rPr>
          <w:rFonts w:cs="Arial"/>
          <w:bCs/>
          <w:color w:val="FF0000"/>
          <w:sz w:val="24"/>
          <w:szCs w:val="24"/>
        </w:rPr>
        <w:t>influenced the larval mas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16.25</w:t>
      </w:r>
      <w:r w:rsidR="00BB6033" w:rsidRPr="002E2162">
        <w:rPr>
          <w:rFonts w:cs="Arial"/>
          <w:bCs/>
          <w:color w:val="FF0000"/>
          <w:sz w:val="24"/>
          <w:szCs w:val="24"/>
        </w:rPr>
        <w:t xml:space="preserve">, d.f. = </w:t>
      </w:r>
      <w:r w:rsidR="00BB6033">
        <w:rPr>
          <w:rFonts w:cs="Arial"/>
          <w:bCs/>
          <w:color w:val="FF0000"/>
          <w:sz w:val="24"/>
          <w:szCs w:val="24"/>
        </w:rPr>
        <w:t>2</w:t>
      </w:r>
      <w:r w:rsidR="00BB6033" w:rsidRPr="002E2162">
        <w:rPr>
          <w:rFonts w:cs="Arial"/>
          <w:bCs/>
          <w:color w:val="FF0000"/>
          <w:sz w:val="24"/>
          <w:szCs w:val="24"/>
        </w:rPr>
        <w:t xml:space="preserve">, P </w:t>
      </w:r>
      <w:r w:rsidR="00BB6033">
        <w:rPr>
          <w:rFonts w:cs="Arial"/>
          <w:bCs/>
          <w:color w:val="FF0000"/>
          <w:sz w:val="24"/>
          <w:szCs w:val="24"/>
        </w:rPr>
        <w:t>&lt;</w:t>
      </w:r>
      <w:r w:rsidR="00BB6033" w:rsidRPr="002E2162">
        <w:rPr>
          <w:rFonts w:cs="Arial"/>
          <w:bCs/>
          <w:color w:val="FF0000"/>
          <w:sz w:val="24"/>
          <w:szCs w:val="24"/>
        </w:rPr>
        <w:t xml:space="preserve"> 0.</w:t>
      </w:r>
      <w:r w:rsidR="00BB6033">
        <w:rPr>
          <w:rFonts w:cs="Arial"/>
          <w:bCs/>
          <w:color w:val="FF0000"/>
          <w:sz w:val="24"/>
          <w:szCs w:val="24"/>
        </w:rPr>
        <w:t>001</w:t>
      </w:r>
      <w:r w:rsidR="00B85E4E">
        <w:rPr>
          <w:rFonts w:cs="Arial"/>
          <w:bCs/>
          <w:color w:val="FF0000"/>
          <w:sz w:val="24"/>
          <w:szCs w:val="24"/>
        </w:rPr>
        <w:t>; Fig. 4f</w:t>
      </w:r>
      <w:r w:rsidR="00BB6033">
        <w:rPr>
          <w:rFonts w:cs="Arial"/>
          <w:bCs/>
          <w:color w:val="FF0000"/>
          <w:sz w:val="24"/>
          <w:szCs w:val="24"/>
        </w:rPr>
        <w:t>)</w:t>
      </w:r>
      <w:r>
        <w:rPr>
          <w:rFonts w:cs="Arial"/>
          <w:bCs/>
          <w:color w:val="FF0000"/>
          <w:sz w:val="24"/>
          <w:szCs w:val="24"/>
        </w:rPr>
        <w:t xml:space="preserve"> –</w:t>
      </w:r>
      <w:r w:rsidR="00A000A5">
        <w:rPr>
          <w:rFonts w:cs="Arial"/>
          <w:bCs/>
          <w:color w:val="FF0000"/>
          <w:sz w:val="24"/>
          <w:szCs w:val="24"/>
        </w:rPr>
        <w:t xml:space="preserve"> </w:t>
      </w:r>
      <w:r>
        <w:rPr>
          <w:rFonts w:cs="Arial"/>
          <w:bCs/>
          <w:color w:val="FF0000"/>
          <w:sz w:val="24"/>
          <w:szCs w:val="24"/>
        </w:rPr>
        <w:t xml:space="preserve">larvae fed bird carcasses had a heavier larval mass compared to those fed mammal carcasses </w:t>
      </w:r>
      <w:r w:rsidR="00BB6033">
        <w:rPr>
          <w:rFonts w:cs="Arial"/>
          <w:bCs/>
          <w:color w:val="FF0000"/>
          <w:sz w:val="24"/>
          <w:szCs w:val="24"/>
        </w:rPr>
        <w:t>(</w:t>
      </w:r>
      <w:r w:rsidR="00BB6033">
        <w:rPr>
          <w:rFonts w:cs="Arial"/>
          <w:bCs/>
          <w:i/>
          <w:iCs/>
          <w:color w:val="FF0000"/>
          <w:sz w:val="24"/>
          <w:szCs w:val="24"/>
        </w:rPr>
        <w:t xml:space="preserve">t </w:t>
      </w:r>
      <w:r w:rsidR="00BB6033">
        <w:rPr>
          <w:rFonts w:cs="Arial"/>
          <w:bCs/>
          <w:color w:val="FF0000"/>
          <w:sz w:val="24"/>
          <w:szCs w:val="24"/>
        </w:rPr>
        <w:t xml:space="preserve">= -3.93, P = 0.002) </w:t>
      </w:r>
      <w:r>
        <w:rPr>
          <w:rFonts w:cs="Arial"/>
          <w:bCs/>
          <w:color w:val="FF0000"/>
          <w:sz w:val="24"/>
          <w:szCs w:val="24"/>
        </w:rPr>
        <w:t xml:space="preserve">and </w:t>
      </w:r>
      <w:r w:rsidR="00BB6033">
        <w:rPr>
          <w:rFonts w:cs="Arial"/>
          <w:bCs/>
          <w:color w:val="FF0000"/>
          <w:sz w:val="24"/>
          <w:szCs w:val="24"/>
        </w:rPr>
        <w:t xml:space="preserve">was </w:t>
      </w:r>
      <w:r w:rsidR="00E917B8">
        <w:rPr>
          <w:rFonts w:cs="Arial"/>
          <w:bCs/>
          <w:color w:val="FF0000"/>
          <w:sz w:val="24"/>
          <w:szCs w:val="24"/>
        </w:rPr>
        <w:t>slightly</w:t>
      </w:r>
      <w:r>
        <w:rPr>
          <w:rFonts w:cs="Arial"/>
          <w:bCs/>
          <w:color w:val="FF0000"/>
          <w:sz w:val="24"/>
          <w:szCs w:val="24"/>
        </w:rPr>
        <w:t xml:space="preserve"> heavier than those fed reptile carcasses</w:t>
      </w:r>
      <w:r w:rsidR="00BB6033">
        <w:rPr>
          <w:rFonts w:cs="Arial"/>
          <w:bCs/>
          <w:color w:val="FF0000"/>
          <w:sz w:val="24"/>
          <w:szCs w:val="24"/>
        </w:rPr>
        <w:t xml:space="preserve"> (</w:t>
      </w:r>
      <w:r w:rsidR="00BB6033">
        <w:rPr>
          <w:rFonts w:cs="Arial"/>
          <w:bCs/>
          <w:i/>
          <w:iCs/>
          <w:color w:val="FF0000"/>
          <w:sz w:val="24"/>
          <w:szCs w:val="24"/>
        </w:rPr>
        <w:t xml:space="preserve">t </w:t>
      </w:r>
      <w:r w:rsidR="00BB6033">
        <w:rPr>
          <w:rFonts w:cs="Arial"/>
          <w:bCs/>
          <w:color w:val="FF0000"/>
          <w:sz w:val="24"/>
          <w:szCs w:val="24"/>
        </w:rPr>
        <w:t>= 2.40, P = 0.065)</w:t>
      </w:r>
      <w:r w:rsidR="0019183B">
        <w:rPr>
          <w:rFonts w:cs="Arial"/>
          <w:bCs/>
          <w:color w:val="FF0000"/>
          <w:sz w:val="24"/>
          <w:szCs w:val="24"/>
        </w:rPr>
        <w:t>.</w:t>
      </w:r>
      <w:r w:rsidR="00347092">
        <w:rPr>
          <w:rFonts w:cs="Arial"/>
          <w:bCs/>
          <w:color w:val="FF0000"/>
          <w:sz w:val="24"/>
          <w:szCs w:val="24"/>
        </w:rPr>
        <w:t xml:space="preserve"> </w:t>
      </w:r>
    </w:p>
    <w:p w14:paraId="57A995EE" w14:textId="3F7DE208" w:rsidR="00DA0331" w:rsidRDefault="00347092" w:rsidP="00DA0331">
      <w:pPr>
        <w:spacing w:line="480" w:lineRule="auto"/>
        <w:rPr>
          <w:rFonts w:cs="Arial"/>
          <w:bCs/>
          <w:color w:val="FF0000"/>
          <w:sz w:val="24"/>
          <w:szCs w:val="24"/>
        </w:rPr>
      </w:pPr>
      <w:r>
        <w:rPr>
          <w:rFonts w:cs="Arial"/>
          <w:bCs/>
          <w:color w:val="FF0000"/>
          <w:sz w:val="24"/>
          <w:szCs w:val="24"/>
        </w:rPr>
        <w:t xml:space="preserve">Combining lab and wild carcasses, nutrient content, </w:t>
      </w:r>
      <w:r w:rsidR="008744EB">
        <w:rPr>
          <w:rFonts w:cs="Arial"/>
          <w:bCs/>
          <w:color w:val="FF0000"/>
          <w:sz w:val="24"/>
          <w:szCs w:val="24"/>
        </w:rPr>
        <w:t>whether</w:t>
      </w:r>
      <w:r>
        <w:rPr>
          <w:rFonts w:cs="Arial"/>
          <w:bCs/>
          <w:color w:val="FF0000"/>
          <w:sz w:val="24"/>
          <w:szCs w:val="24"/>
        </w:rPr>
        <w:t xml:space="preserve"> protein </w:t>
      </w:r>
      <w:r w:rsidR="008744EB">
        <w:rPr>
          <w:rFonts w:cs="Arial"/>
          <w:bCs/>
          <w:color w:val="FF0000"/>
          <w:sz w:val="24"/>
          <w:szCs w:val="24"/>
        </w:rPr>
        <w:t>or</w:t>
      </w:r>
      <w:r>
        <w:rPr>
          <w:rFonts w:cs="Arial"/>
          <w:bCs/>
          <w:color w:val="FF0000"/>
          <w:sz w:val="24"/>
          <w:szCs w:val="24"/>
        </w:rPr>
        <w:t xml:space="preserve"> fat, </w:t>
      </w:r>
      <w:r w:rsidR="008744EB">
        <w:rPr>
          <w:rFonts w:cs="Arial"/>
          <w:bCs/>
          <w:color w:val="FF0000"/>
          <w:sz w:val="24"/>
          <w:szCs w:val="24"/>
        </w:rPr>
        <w:t xml:space="preserve">did not </w:t>
      </w:r>
      <w:r>
        <w:rPr>
          <w:rFonts w:cs="Arial"/>
          <w:bCs/>
          <w:color w:val="FF0000"/>
          <w:sz w:val="24"/>
          <w:szCs w:val="24"/>
        </w:rPr>
        <w:t>explain variations in individual larval mass at dispersal</w:t>
      </w:r>
      <w:r w:rsidR="00B85E4E">
        <w:rPr>
          <w:rFonts w:cs="Arial"/>
          <w:bCs/>
          <w:color w:val="FF0000"/>
          <w:sz w:val="24"/>
          <w:szCs w:val="24"/>
        </w:rPr>
        <w:t xml:space="preserve"> (Fig. S2a,c)</w:t>
      </w:r>
      <w:r>
        <w:rPr>
          <w:rFonts w:cs="Arial"/>
          <w:bCs/>
          <w:color w:val="FF0000"/>
          <w:sz w:val="24"/>
          <w:szCs w:val="24"/>
        </w:rPr>
        <w:t>. However, focusing on wild carcasses, larvae fed with carcasses of higher fat content</w:t>
      </w:r>
      <w:r w:rsidR="00B85E4E">
        <w:rPr>
          <w:rFonts w:cs="Arial"/>
          <w:bCs/>
          <w:color w:val="FF0000"/>
          <w:sz w:val="24"/>
          <w:szCs w:val="24"/>
        </w:rPr>
        <w:t xml:space="preserve"> (but not higher protein content; Fig. S2b)</w:t>
      </w:r>
      <w:r>
        <w:rPr>
          <w:rFonts w:cs="Arial"/>
          <w:bCs/>
          <w:color w:val="FF0000"/>
          <w:sz w:val="24"/>
          <w:szCs w:val="24"/>
        </w:rPr>
        <w:t xml:space="preserve"> grew heavier (</w:t>
      </w:r>
      <w:r w:rsidRPr="002E2162">
        <w:rPr>
          <w:rFonts w:cs="Arial"/>
          <w:bCs/>
          <w:color w:val="FF0000"/>
          <w:sz w:val="24"/>
          <w:szCs w:val="24"/>
        </w:rPr>
        <w:t>χ</w:t>
      </w:r>
      <w:r w:rsidRPr="002E2162">
        <w:rPr>
          <w:rFonts w:cs="Arial"/>
          <w:bCs/>
          <w:color w:val="FF0000"/>
          <w:sz w:val="24"/>
          <w:szCs w:val="24"/>
          <w:vertAlign w:val="superscript"/>
        </w:rPr>
        <w:t>2</w:t>
      </w:r>
      <w:r w:rsidRPr="002E2162">
        <w:rPr>
          <w:rFonts w:cs="Arial"/>
          <w:bCs/>
          <w:color w:val="FF0000"/>
          <w:sz w:val="24"/>
          <w:szCs w:val="24"/>
        </w:rPr>
        <w:t xml:space="preserve"> = </w:t>
      </w:r>
      <w:r>
        <w:rPr>
          <w:rFonts w:cs="Arial"/>
          <w:bCs/>
          <w:color w:val="FF0000"/>
          <w:sz w:val="24"/>
          <w:szCs w:val="24"/>
        </w:rPr>
        <w:t>6.35</w:t>
      </w:r>
      <w:r w:rsidRPr="002E2162">
        <w:rPr>
          <w:rFonts w:cs="Arial"/>
          <w:bCs/>
          <w:color w:val="FF0000"/>
          <w:sz w:val="24"/>
          <w:szCs w:val="24"/>
        </w:rPr>
        <w:t xml:space="preserve">, d.f. = </w:t>
      </w:r>
      <w:r>
        <w:rPr>
          <w:rFonts w:cs="Arial"/>
          <w:bCs/>
          <w:color w:val="FF0000"/>
          <w:sz w:val="24"/>
          <w:szCs w:val="24"/>
        </w:rPr>
        <w:t>1</w:t>
      </w:r>
      <w:r w:rsidRPr="002E2162">
        <w:rPr>
          <w:rFonts w:cs="Arial"/>
          <w:bCs/>
          <w:color w:val="FF0000"/>
          <w:sz w:val="24"/>
          <w:szCs w:val="24"/>
        </w:rPr>
        <w:t xml:space="preserve">, P </w:t>
      </w:r>
      <w:r>
        <w:rPr>
          <w:rFonts w:cs="Arial"/>
          <w:bCs/>
          <w:color w:val="FF0000"/>
          <w:sz w:val="24"/>
          <w:szCs w:val="24"/>
        </w:rPr>
        <w:t>=</w:t>
      </w:r>
      <w:r w:rsidRPr="002E2162">
        <w:rPr>
          <w:rFonts w:cs="Arial"/>
          <w:bCs/>
          <w:color w:val="FF0000"/>
          <w:sz w:val="24"/>
          <w:szCs w:val="24"/>
        </w:rPr>
        <w:t xml:space="preserve"> 0.</w:t>
      </w:r>
      <w:r>
        <w:rPr>
          <w:rFonts w:cs="Arial"/>
          <w:bCs/>
          <w:color w:val="FF0000"/>
          <w:sz w:val="24"/>
          <w:szCs w:val="24"/>
        </w:rPr>
        <w:t>01</w:t>
      </w:r>
      <w:r w:rsidR="008744EB">
        <w:rPr>
          <w:rFonts w:cs="Arial"/>
          <w:bCs/>
          <w:color w:val="FF0000"/>
          <w:sz w:val="24"/>
          <w:szCs w:val="24"/>
        </w:rPr>
        <w:t>2</w:t>
      </w:r>
      <w:r w:rsidR="00B85E4E">
        <w:rPr>
          <w:rFonts w:cs="Arial"/>
          <w:bCs/>
          <w:color w:val="FF0000"/>
          <w:sz w:val="24"/>
          <w:szCs w:val="24"/>
        </w:rPr>
        <w:t>;</w:t>
      </w:r>
      <w:r w:rsidR="00B85E4E" w:rsidRPr="00B85E4E">
        <w:rPr>
          <w:rFonts w:cs="Arial"/>
          <w:bCs/>
          <w:color w:val="FF0000"/>
          <w:sz w:val="24"/>
          <w:szCs w:val="24"/>
        </w:rPr>
        <w:t xml:space="preserve"> </w:t>
      </w:r>
      <w:r w:rsidR="00B85E4E">
        <w:rPr>
          <w:rFonts w:cs="Arial"/>
          <w:bCs/>
          <w:color w:val="FF0000"/>
          <w:sz w:val="24"/>
          <w:szCs w:val="24"/>
        </w:rPr>
        <w:t>Fig. S2d</w:t>
      </w:r>
      <w:r>
        <w:rPr>
          <w:rFonts w:cs="Arial"/>
          <w:bCs/>
          <w:color w:val="FF0000"/>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C729B2" w:rsidRDefault="00431D31" w:rsidP="00E442BE">
      <w:pPr>
        <w:spacing w:line="480" w:lineRule="auto"/>
        <w:rPr>
          <w:rFonts w:cs="Arial"/>
          <w:b/>
          <w:color w:val="FF0000"/>
          <w:sz w:val="24"/>
          <w:szCs w:val="24"/>
        </w:rPr>
      </w:pPr>
      <w:r w:rsidRPr="00C729B2">
        <w:rPr>
          <w:rFonts w:cs="Arial"/>
          <w:b/>
          <w:color w:val="FF0000"/>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10EB1E51"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82"/>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were mostly similar between lab and wild carcasses 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hen these two observations were removed;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82"/>
      <w:r w:rsidR="00D864A2">
        <w:rPr>
          <w:rStyle w:val="CommentReference"/>
        </w:rPr>
        <w:commentReference w:id="82"/>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6E9643B0"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248622E6" w14:textId="77777777" w:rsidR="003C41D8" w:rsidRPr="003C41D8" w:rsidRDefault="00305466" w:rsidP="003C41D8">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3C41D8" w:rsidRPr="003C41D8">
        <w:rPr>
          <w:b/>
          <w:noProof/>
        </w:rPr>
        <w:t>References</w:t>
      </w:r>
    </w:p>
    <w:p w14:paraId="0EBB0D0C" w14:textId="77777777" w:rsidR="003C41D8" w:rsidRPr="003C41D8" w:rsidRDefault="003C41D8" w:rsidP="003C41D8">
      <w:pPr>
        <w:pStyle w:val="EndNoteBibliographyTitle"/>
        <w:rPr>
          <w:b/>
          <w:noProof/>
        </w:rPr>
      </w:pPr>
    </w:p>
    <w:p w14:paraId="0067F019" w14:textId="77777777" w:rsidR="003C41D8" w:rsidRPr="003C41D8" w:rsidRDefault="003C41D8" w:rsidP="003C41D8">
      <w:pPr>
        <w:pStyle w:val="EndNoteBibliography"/>
        <w:spacing w:after="0"/>
        <w:ind w:left="720" w:hanging="720"/>
        <w:rPr>
          <w:noProof/>
        </w:rPr>
      </w:pPr>
      <w:r w:rsidRPr="003C41D8">
        <w:rPr>
          <w:noProof/>
        </w:rPr>
        <w:t xml:space="preserve">Al Shareefi, E., and S. C. Cotter. 2018. The nutritional ecology of maturation in a carnivorous insect. Behavioral Ecology </w:t>
      </w:r>
      <w:r w:rsidRPr="003C41D8">
        <w:rPr>
          <w:b/>
          <w:noProof/>
        </w:rPr>
        <w:t>30</w:t>
      </w:r>
      <w:r w:rsidRPr="003C41D8">
        <w:rPr>
          <w:noProof/>
        </w:rPr>
        <w:t>:256-266.</w:t>
      </w:r>
    </w:p>
    <w:p w14:paraId="7BB9BD50" w14:textId="77777777" w:rsidR="003C41D8" w:rsidRPr="003C41D8" w:rsidRDefault="003C41D8" w:rsidP="003C41D8">
      <w:pPr>
        <w:pStyle w:val="EndNoteBibliography"/>
        <w:spacing w:after="0"/>
        <w:ind w:left="720" w:hanging="720"/>
        <w:rPr>
          <w:noProof/>
        </w:rPr>
      </w:pPr>
      <w:r w:rsidRPr="003C41D8">
        <w:rPr>
          <w:noProof/>
        </w:rPr>
        <w:t xml:space="preserve">Bartlett, J. 1987. Filial cannibalism in burying beetles. Behavioral Ecology and Sociobiology </w:t>
      </w:r>
      <w:r w:rsidRPr="003C41D8">
        <w:rPr>
          <w:b/>
          <w:noProof/>
        </w:rPr>
        <w:t>21</w:t>
      </w:r>
      <w:r w:rsidRPr="003C41D8">
        <w:rPr>
          <w:noProof/>
        </w:rPr>
        <w:t>:179-183.</w:t>
      </w:r>
    </w:p>
    <w:p w14:paraId="3C1CA77B" w14:textId="77777777" w:rsidR="003C41D8" w:rsidRPr="003C41D8" w:rsidRDefault="003C41D8" w:rsidP="003C41D8">
      <w:pPr>
        <w:pStyle w:val="EndNoteBibliography"/>
        <w:spacing w:after="0"/>
        <w:ind w:left="720" w:hanging="720"/>
        <w:rPr>
          <w:noProof/>
        </w:rPr>
      </w:pPr>
      <w:r w:rsidRPr="003C41D8">
        <w:rPr>
          <w:noProof/>
        </w:rPr>
        <w:t xml:space="preserve">Bartlett, J., and C. Ashworth. 1988. Brood size and fitness in Nicrophorus vespilloides (Coleoptera: Silphidae). Behavioral Ecology and Sociobiology </w:t>
      </w:r>
      <w:r w:rsidRPr="003C41D8">
        <w:rPr>
          <w:b/>
          <w:noProof/>
        </w:rPr>
        <w:t>22</w:t>
      </w:r>
      <w:r w:rsidRPr="003C41D8">
        <w:rPr>
          <w:noProof/>
        </w:rPr>
        <w:t>:429-434.</w:t>
      </w:r>
    </w:p>
    <w:p w14:paraId="1E6E3AC5" w14:textId="77777777" w:rsidR="003C41D8" w:rsidRPr="003C41D8" w:rsidRDefault="003C41D8" w:rsidP="003C41D8">
      <w:pPr>
        <w:pStyle w:val="EndNoteBibliography"/>
        <w:spacing w:after="0"/>
        <w:ind w:left="720" w:hanging="720"/>
        <w:rPr>
          <w:noProof/>
        </w:rPr>
      </w:pPr>
      <w:r w:rsidRPr="003C41D8">
        <w:rPr>
          <w:noProof/>
        </w:rPr>
        <w:t xml:space="preserve">Barton, P. S., S. A. Cunningham, D. B. Lindenmayer, and A. D. Manning. 2013. The role of carrion in maintaining biodiversity and ecological processes in terrestrial ecosystems. Oecologia </w:t>
      </w:r>
      <w:r w:rsidRPr="003C41D8">
        <w:rPr>
          <w:b/>
          <w:noProof/>
        </w:rPr>
        <w:t>171</w:t>
      </w:r>
      <w:r w:rsidRPr="003C41D8">
        <w:rPr>
          <w:noProof/>
        </w:rPr>
        <w:t>:761-772.</w:t>
      </w:r>
    </w:p>
    <w:p w14:paraId="48DF9AAD" w14:textId="77777777" w:rsidR="003C41D8" w:rsidRPr="003C41D8" w:rsidRDefault="003C41D8" w:rsidP="003C41D8">
      <w:pPr>
        <w:pStyle w:val="EndNoteBibliography"/>
        <w:spacing w:after="0"/>
        <w:ind w:left="720" w:hanging="720"/>
        <w:rPr>
          <w:noProof/>
        </w:rPr>
      </w:pPr>
      <w:r w:rsidRPr="003C41D8">
        <w:rPr>
          <w:noProof/>
        </w:rPr>
        <w:t xml:space="preserve">Boggs, C. L. 2009. Understanding insect life histories and senescence through a resource allocation lens. Functional Ecology </w:t>
      </w:r>
      <w:r w:rsidRPr="003C41D8">
        <w:rPr>
          <w:b/>
          <w:noProof/>
        </w:rPr>
        <w:t>23</w:t>
      </w:r>
      <w:r w:rsidRPr="003C41D8">
        <w:rPr>
          <w:noProof/>
        </w:rPr>
        <w:t>:27-37.</w:t>
      </w:r>
    </w:p>
    <w:p w14:paraId="36C9EB3E" w14:textId="77777777" w:rsidR="003C41D8" w:rsidRPr="003C41D8" w:rsidRDefault="003C41D8" w:rsidP="003C41D8">
      <w:pPr>
        <w:pStyle w:val="EndNoteBibliography"/>
        <w:spacing w:after="0"/>
        <w:ind w:left="720" w:hanging="720"/>
        <w:rPr>
          <w:noProof/>
        </w:rPr>
      </w:pPr>
      <w:r w:rsidRPr="003C41D8">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3C41D8">
        <w:rPr>
          <w:b/>
          <w:noProof/>
        </w:rPr>
        <w:t>9</w:t>
      </w:r>
      <w:r w:rsidRPr="003C41D8">
        <w:rPr>
          <w:noProof/>
        </w:rPr>
        <w:t>:378-400.</w:t>
      </w:r>
    </w:p>
    <w:p w14:paraId="1BDDC9D8" w14:textId="77777777" w:rsidR="003C41D8" w:rsidRPr="003C41D8" w:rsidRDefault="003C41D8" w:rsidP="003C41D8">
      <w:pPr>
        <w:pStyle w:val="EndNoteBibliography"/>
        <w:spacing w:after="0"/>
        <w:ind w:left="720" w:hanging="720"/>
        <w:rPr>
          <w:noProof/>
        </w:rPr>
      </w:pPr>
      <w:r w:rsidRPr="003C41D8">
        <w:rPr>
          <w:noProof/>
        </w:rPr>
        <w:t xml:space="preserve">Chen, B. F., M. Liu, D. R. Rubenstein, S. J. Sun, J. N. Liu, Y. H. Lin, and S. F. Shen. 2020. A chemically triggered transition from conflict to cooperation in burying beetles. Ecology Letters </w:t>
      </w:r>
      <w:r w:rsidRPr="003C41D8">
        <w:rPr>
          <w:b/>
          <w:noProof/>
        </w:rPr>
        <w:t>23</w:t>
      </w:r>
      <w:r w:rsidRPr="003C41D8">
        <w:rPr>
          <w:noProof/>
        </w:rPr>
        <w:t>:467-475.</w:t>
      </w:r>
    </w:p>
    <w:p w14:paraId="1C9F5C91" w14:textId="77777777" w:rsidR="003C41D8" w:rsidRPr="003C41D8" w:rsidRDefault="003C41D8" w:rsidP="003C41D8">
      <w:pPr>
        <w:pStyle w:val="EndNoteBibliography"/>
        <w:spacing w:after="0"/>
        <w:ind w:left="720" w:hanging="720"/>
        <w:rPr>
          <w:noProof/>
        </w:rPr>
      </w:pPr>
      <w:r w:rsidRPr="003C41D8">
        <w:rPr>
          <w:noProof/>
        </w:rPr>
        <w:t xml:space="preserve">Creighton, J. C. 2005. Population density, body size, and phenotypic plasticity of brood size in a burying beetle. Behavioral Ecology </w:t>
      </w:r>
      <w:r w:rsidRPr="003C41D8">
        <w:rPr>
          <w:b/>
          <w:noProof/>
        </w:rPr>
        <w:t>16</w:t>
      </w:r>
      <w:r w:rsidRPr="003C41D8">
        <w:rPr>
          <w:noProof/>
        </w:rPr>
        <w:t>:1031-1036.</w:t>
      </w:r>
    </w:p>
    <w:p w14:paraId="5C2D9BCF" w14:textId="77777777" w:rsidR="003C41D8" w:rsidRPr="003C41D8" w:rsidRDefault="003C41D8" w:rsidP="003C41D8">
      <w:pPr>
        <w:pStyle w:val="EndNoteBibliography"/>
        <w:spacing w:after="0"/>
        <w:ind w:left="720" w:hanging="720"/>
        <w:rPr>
          <w:noProof/>
        </w:rPr>
      </w:pPr>
      <w:r w:rsidRPr="003C41D8">
        <w:rPr>
          <w:noProof/>
        </w:rPr>
        <w:t xml:space="preserve">DeVault, T. L., J. Rhodes, Olin E, and J. A. Shivik. 2003. Scavenging by vertebrates: behavioral, ecological, and evolutionary perspectives on an important energy transfer pathway in terrestrial ecosystems. Oikos </w:t>
      </w:r>
      <w:r w:rsidRPr="003C41D8">
        <w:rPr>
          <w:b/>
          <w:noProof/>
        </w:rPr>
        <w:t>102</w:t>
      </w:r>
      <w:r w:rsidRPr="003C41D8">
        <w:rPr>
          <w:noProof/>
        </w:rPr>
        <w:t>:225-234.</w:t>
      </w:r>
    </w:p>
    <w:p w14:paraId="321BB058" w14:textId="77777777" w:rsidR="003C41D8" w:rsidRPr="003C41D8" w:rsidRDefault="003C41D8" w:rsidP="003C41D8">
      <w:pPr>
        <w:pStyle w:val="EndNoteBibliography"/>
        <w:spacing w:after="0"/>
        <w:ind w:left="720" w:hanging="720"/>
        <w:rPr>
          <w:noProof/>
        </w:rPr>
      </w:pPr>
      <w:r w:rsidRPr="003C41D8">
        <w:rPr>
          <w:noProof/>
        </w:rPr>
        <w:t xml:space="preserve">Eggert, A.-K., and J. K. Müller. 1992. Joint breeding in female burying beetles. Behavioral Ecology and Sociobiology </w:t>
      </w:r>
      <w:r w:rsidRPr="003C41D8">
        <w:rPr>
          <w:b/>
          <w:noProof/>
        </w:rPr>
        <w:t>31</w:t>
      </w:r>
      <w:r w:rsidRPr="003C41D8">
        <w:rPr>
          <w:noProof/>
        </w:rPr>
        <w:t>:237-242.</w:t>
      </w:r>
    </w:p>
    <w:p w14:paraId="7B3476C2" w14:textId="77777777" w:rsidR="003C41D8" w:rsidRPr="003C41D8" w:rsidRDefault="003C41D8" w:rsidP="003C41D8">
      <w:pPr>
        <w:pStyle w:val="EndNoteBibliography"/>
        <w:spacing w:after="0"/>
        <w:ind w:left="720" w:hanging="720"/>
        <w:rPr>
          <w:noProof/>
        </w:rPr>
      </w:pPr>
      <w:r w:rsidRPr="003C41D8">
        <w:rPr>
          <w:noProof/>
        </w:rPr>
        <w:t xml:space="preserve">Eggert, A.-K., M. Reinking, and J. K. Müller. 1998. Parental care improves offspring survival and growth in burying beetles. Animal Behaviour </w:t>
      </w:r>
      <w:r w:rsidRPr="003C41D8">
        <w:rPr>
          <w:b/>
          <w:noProof/>
        </w:rPr>
        <w:t>55</w:t>
      </w:r>
      <w:r w:rsidRPr="003C41D8">
        <w:rPr>
          <w:noProof/>
        </w:rPr>
        <w:t>:97-107.</w:t>
      </w:r>
    </w:p>
    <w:p w14:paraId="36D212C2" w14:textId="77777777" w:rsidR="003C41D8" w:rsidRPr="003C41D8" w:rsidRDefault="003C41D8" w:rsidP="003C41D8">
      <w:pPr>
        <w:pStyle w:val="EndNoteBibliography"/>
        <w:spacing w:after="0"/>
        <w:ind w:left="720" w:hanging="720"/>
        <w:rPr>
          <w:noProof/>
        </w:rPr>
      </w:pPr>
      <w:r w:rsidRPr="003C41D8">
        <w:rPr>
          <w:noProof/>
        </w:rPr>
        <w:t xml:space="preserve">Eggert, A. K., and S. K. Sakaluk. 2000. Benefits of communal breeding in burying beetles: a field experiment. Ecological Entomology </w:t>
      </w:r>
      <w:r w:rsidRPr="003C41D8">
        <w:rPr>
          <w:b/>
          <w:noProof/>
        </w:rPr>
        <w:t>25</w:t>
      </w:r>
      <w:r w:rsidRPr="003C41D8">
        <w:rPr>
          <w:noProof/>
        </w:rPr>
        <w:t>:262-266.</w:t>
      </w:r>
    </w:p>
    <w:p w14:paraId="07087885" w14:textId="77777777" w:rsidR="003C41D8" w:rsidRPr="003C41D8" w:rsidRDefault="003C41D8" w:rsidP="003C41D8">
      <w:pPr>
        <w:pStyle w:val="EndNoteBibliography"/>
        <w:spacing w:after="0"/>
        <w:ind w:left="720" w:hanging="720"/>
        <w:rPr>
          <w:noProof/>
        </w:rPr>
      </w:pPr>
      <w:r w:rsidRPr="003C41D8">
        <w:rPr>
          <w:noProof/>
        </w:rPr>
        <w:t>Fox, J., and S. Weisberg. 2019. An R Companion to Applied Regression. Third edition. Sage, Thousand Oaks CA.</w:t>
      </w:r>
    </w:p>
    <w:p w14:paraId="1A808590" w14:textId="77777777" w:rsidR="003C41D8" w:rsidRPr="003C41D8" w:rsidRDefault="003C41D8" w:rsidP="003C41D8">
      <w:pPr>
        <w:pStyle w:val="EndNoteBibliography"/>
        <w:spacing w:after="0"/>
        <w:ind w:left="720" w:hanging="720"/>
        <w:rPr>
          <w:noProof/>
        </w:rPr>
      </w:pPr>
      <w:r w:rsidRPr="003C41D8">
        <w:rPr>
          <w:noProof/>
        </w:rPr>
        <w:t>Hartig, F. 2022. DHARMa: Residual Diagnostics for Hierarchical (Multi-Level / Mixed) Regression Models.</w:t>
      </w:r>
    </w:p>
    <w:p w14:paraId="60787B99" w14:textId="77777777" w:rsidR="003C41D8" w:rsidRPr="003C41D8" w:rsidRDefault="003C41D8" w:rsidP="003C41D8">
      <w:pPr>
        <w:pStyle w:val="EndNoteBibliography"/>
        <w:spacing w:after="0"/>
        <w:ind w:left="720" w:hanging="720"/>
        <w:rPr>
          <w:noProof/>
        </w:rPr>
      </w:pPr>
      <w:r w:rsidRPr="003C41D8">
        <w:rPr>
          <w:noProof/>
        </w:rPr>
        <w:lastRenderedPageBreak/>
        <w:t xml:space="preserve">Hocking, M., R. Ring, and T. Reimchen. 2006. Burying beetle Nicrophorus investigator reproduction on Pacific salmon carcasses. Ecological Entomology </w:t>
      </w:r>
      <w:r w:rsidRPr="003C41D8">
        <w:rPr>
          <w:b/>
          <w:noProof/>
        </w:rPr>
        <w:t>31</w:t>
      </w:r>
      <w:r w:rsidRPr="003C41D8">
        <w:rPr>
          <w:noProof/>
        </w:rPr>
        <w:t>:5-12.</w:t>
      </w:r>
    </w:p>
    <w:p w14:paraId="71A18724" w14:textId="77777777" w:rsidR="003C41D8" w:rsidRPr="003C41D8" w:rsidRDefault="003C41D8" w:rsidP="003C41D8">
      <w:pPr>
        <w:pStyle w:val="EndNoteBibliography"/>
        <w:spacing w:after="0"/>
        <w:ind w:left="720" w:hanging="720"/>
        <w:rPr>
          <w:noProof/>
        </w:rPr>
      </w:pPr>
      <w:r w:rsidRPr="003C41D8">
        <w:rPr>
          <w:noProof/>
        </w:rPr>
        <w:t xml:space="preserve">Hopwood, P. E., A. J. Moore, T. Tregenza, and N. J. Royle. 2016. Niche variation and the maintenance of variation in body size in a burying beetle. Ecological Entomology </w:t>
      </w:r>
      <w:r w:rsidRPr="003C41D8">
        <w:rPr>
          <w:b/>
          <w:noProof/>
        </w:rPr>
        <w:t>41</w:t>
      </w:r>
      <w:r w:rsidRPr="003C41D8">
        <w:rPr>
          <w:noProof/>
        </w:rPr>
        <w:t>:96-104.</w:t>
      </w:r>
    </w:p>
    <w:p w14:paraId="5A260FCD" w14:textId="77777777" w:rsidR="003C41D8" w:rsidRPr="003C41D8" w:rsidRDefault="003C41D8" w:rsidP="003C41D8">
      <w:pPr>
        <w:pStyle w:val="EndNoteBibliography"/>
        <w:spacing w:after="0"/>
        <w:ind w:left="720" w:hanging="720"/>
        <w:rPr>
          <w:noProof/>
        </w:rPr>
      </w:pPr>
      <w:r w:rsidRPr="003C41D8">
        <w:rPr>
          <w:noProof/>
        </w:rPr>
        <w:t xml:space="preserve">Komdeur, J., M. J. Schrama, K. Meijer, A. J. Moore, and L. W. Beukeboom. 2013. Cobreeding in the burying beetle, Nicrophorus vespilloides: tolerance rather than cooperation. Ethology </w:t>
      </w:r>
      <w:r w:rsidRPr="003C41D8">
        <w:rPr>
          <w:b/>
          <w:noProof/>
        </w:rPr>
        <w:t>119</w:t>
      </w:r>
      <w:r w:rsidRPr="003C41D8">
        <w:rPr>
          <w:noProof/>
        </w:rPr>
        <w:t>:1138-1148.</w:t>
      </w:r>
    </w:p>
    <w:p w14:paraId="1C5688AD" w14:textId="77777777" w:rsidR="003C41D8" w:rsidRPr="003C41D8" w:rsidRDefault="003C41D8" w:rsidP="003C41D8">
      <w:pPr>
        <w:pStyle w:val="EndNoteBibliography"/>
        <w:spacing w:after="0"/>
        <w:ind w:left="720" w:hanging="720"/>
        <w:rPr>
          <w:noProof/>
        </w:rPr>
      </w:pPr>
      <w:r w:rsidRPr="003C41D8">
        <w:rPr>
          <w:noProof/>
        </w:rPr>
        <w:t>Lenth, R. V. 2024. emmeans: Estimated Marginal Means, aka Least-Squares Means.</w:t>
      </w:r>
    </w:p>
    <w:p w14:paraId="514C2872" w14:textId="77777777" w:rsidR="003C41D8" w:rsidRPr="003C41D8" w:rsidRDefault="003C41D8" w:rsidP="003C41D8">
      <w:pPr>
        <w:pStyle w:val="EndNoteBibliography"/>
        <w:spacing w:after="0"/>
        <w:ind w:left="720" w:hanging="720"/>
        <w:rPr>
          <w:noProof/>
        </w:rPr>
      </w:pPr>
      <w:r w:rsidRPr="003C41D8">
        <w:rPr>
          <w:noProof/>
        </w:rPr>
        <w:t>May, E. M., and R. W. El</w:t>
      </w:r>
      <w:r w:rsidRPr="003C41D8">
        <w:rPr>
          <w:rFonts w:ascii="Cambria Math" w:hAnsi="Cambria Math" w:cs="Cambria Math"/>
          <w:noProof/>
        </w:rPr>
        <w:t>‐</w:t>
      </w:r>
      <w:r w:rsidRPr="003C41D8">
        <w:rPr>
          <w:noProof/>
        </w:rPr>
        <w:t>Sabaawi. 2022. Life stage and taxonomy the most important factors determining vertebrate stoichiometry: A meta</w:t>
      </w:r>
      <w:r w:rsidRPr="003C41D8">
        <w:rPr>
          <w:rFonts w:ascii="Cambria Math" w:hAnsi="Cambria Math" w:cs="Cambria Math"/>
          <w:noProof/>
        </w:rPr>
        <w:t>‐</w:t>
      </w:r>
      <w:r w:rsidRPr="003C41D8">
        <w:rPr>
          <w:noProof/>
        </w:rPr>
        <w:t xml:space="preserve">analysis. Ecology and Evolution </w:t>
      </w:r>
      <w:r w:rsidRPr="003C41D8">
        <w:rPr>
          <w:b/>
          <w:noProof/>
        </w:rPr>
        <w:t>12</w:t>
      </w:r>
      <w:r w:rsidRPr="003C41D8">
        <w:rPr>
          <w:noProof/>
        </w:rPr>
        <w:t>:e9354.</w:t>
      </w:r>
    </w:p>
    <w:p w14:paraId="7DE50582" w14:textId="77777777" w:rsidR="003C41D8" w:rsidRPr="003C41D8" w:rsidRDefault="003C41D8" w:rsidP="003C41D8">
      <w:pPr>
        <w:pStyle w:val="EndNoteBibliography"/>
        <w:spacing w:after="0"/>
        <w:ind w:left="720" w:hanging="720"/>
        <w:rPr>
          <w:noProof/>
        </w:rPr>
      </w:pPr>
      <w:r w:rsidRPr="003C41D8">
        <w:rPr>
          <w:noProof/>
        </w:rPr>
        <w:t>Monteith, K. M., C. Andrews, and P. T. Smiseth. 2012. Post</w:t>
      </w:r>
      <w:r w:rsidRPr="003C41D8">
        <w:rPr>
          <w:rFonts w:ascii="Cambria Math" w:hAnsi="Cambria Math" w:cs="Cambria Math"/>
          <w:noProof/>
        </w:rPr>
        <w:t>‐</w:t>
      </w:r>
      <w:r w:rsidRPr="003C41D8">
        <w:rPr>
          <w:noProof/>
        </w:rPr>
        <w:t xml:space="preserve">hatching parental care masks the effects of egg size on offspring fitness: a removal experiment on burying beetles. Journal of Evolutionary Biology </w:t>
      </w:r>
      <w:r w:rsidRPr="003C41D8">
        <w:rPr>
          <w:b/>
          <w:noProof/>
        </w:rPr>
        <w:t>25</w:t>
      </w:r>
      <w:r w:rsidRPr="003C41D8">
        <w:rPr>
          <w:noProof/>
        </w:rPr>
        <w:t>:1815-1822.</w:t>
      </w:r>
    </w:p>
    <w:p w14:paraId="2DD9C757" w14:textId="77777777" w:rsidR="003C41D8" w:rsidRPr="003C41D8" w:rsidRDefault="003C41D8" w:rsidP="003C41D8">
      <w:pPr>
        <w:pStyle w:val="EndNoteBibliography"/>
        <w:spacing w:after="0"/>
        <w:ind w:left="720" w:hanging="720"/>
        <w:rPr>
          <w:noProof/>
        </w:rPr>
      </w:pPr>
      <w:r w:rsidRPr="003C41D8">
        <w:rPr>
          <w:noProof/>
        </w:rPr>
        <w:t xml:space="preserve">Müller, J. K., V. Braunisch, W. Hwang, and A.-K. Eggert. 2007. Alternative tactics and individual reproductive success in natural associations of the burying beetle, Nicrophorus vespilloides. Behavioral Ecology </w:t>
      </w:r>
      <w:r w:rsidRPr="003C41D8">
        <w:rPr>
          <w:b/>
          <w:noProof/>
        </w:rPr>
        <w:t>18</w:t>
      </w:r>
      <w:r w:rsidRPr="003C41D8">
        <w:rPr>
          <w:noProof/>
        </w:rPr>
        <w:t>:196-203.</w:t>
      </w:r>
    </w:p>
    <w:p w14:paraId="14EF78EF" w14:textId="77777777" w:rsidR="003C41D8" w:rsidRPr="003C41D8" w:rsidRDefault="003C41D8" w:rsidP="003C41D8">
      <w:pPr>
        <w:pStyle w:val="EndNoteBibliography"/>
        <w:spacing w:after="0"/>
        <w:ind w:left="720" w:hanging="720"/>
        <w:rPr>
          <w:noProof/>
        </w:rPr>
      </w:pPr>
      <w:r w:rsidRPr="003C41D8">
        <w:rPr>
          <w:noProof/>
        </w:rPr>
        <w:t xml:space="preserve">Müller, J. K., A.-K. Eggert, and E. Furlkröger. 1990. Clutch size regulation in the burying beetle Necrophorus vespilloides Herbst (Coleoptera: Silphidae). Journal of Insect Behavior </w:t>
      </w:r>
      <w:r w:rsidRPr="003C41D8">
        <w:rPr>
          <w:b/>
          <w:noProof/>
        </w:rPr>
        <w:t>3</w:t>
      </w:r>
      <w:r w:rsidRPr="003C41D8">
        <w:rPr>
          <w:noProof/>
        </w:rPr>
        <w:t>: 265–270.</w:t>
      </w:r>
    </w:p>
    <w:p w14:paraId="76713F2A" w14:textId="77777777" w:rsidR="003C41D8" w:rsidRPr="003C41D8" w:rsidRDefault="003C41D8" w:rsidP="003C41D8">
      <w:pPr>
        <w:pStyle w:val="EndNoteBibliography"/>
        <w:spacing w:after="0"/>
        <w:ind w:left="720" w:hanging="720"/>
        <w:rPr>
          <w:noProof/>
        </w:rPr>
      </w:pPr>
      <w:r w:rsidRPr="003C41D8">
        <w:rPr>
          <w:noProof/>
        </w:rPr>
        <w:t>R Core Team. 2024. R: A Language and Environment for Statistical Computing. Vienna, Austria.</w:t>
      </w:r>
    </w:p>
    <w:p w14:paraId="28CA76E0" w14:textId="77777777" w:rsidR="003C41D8" w:rsidRPr="003C41D8" w:rsidRDefault="003C41D8" w:rsidP="003C41D8">
      <w:pPr>
        <w:pStyle w:val="EndNoteBibliography"/>
        <w:spacing w:after="0"/>
        <w:ind w:left="720" w:hanging="720"/>
        <w:rPr>
          <w:noProof/>
        </w:rPr>
      </w:pPr>
      <w:r w:rsidRPr="003C41D8">
        <w:rPr>
          <w:noProof/>
        </w:rPr>
        <w:t>Richardson, J., and P. T. Smiseth. 2020. Effects of variation in resource acquisition during different stages of the life cycle on life</w:t>
      </w:r>
      <w:r w:rsidRPr="003C41D8">
        <w:rPr>
          <w:rFonts w:ascii="Cambria Math" w:hAnsi="Cambria Math" w:cs="Cambria Math"/>
          <w:noProof/>
        </w:rPr>
        <w:t>‐</w:t>
      </w:r>
      <w:r w:rsidRPr="003C41D8">
        <w:rPr>
          <w:noProof/>
        </w:rPr>
        <w:t>history traits and trade</w:t>
      </w:r>
      <w:r w:rsidRPr="003C41D8">
        <w:rPr>
          <w:rFonts w:ascii="Cambria Math" w:hAnsi="Cambria Math" w:cs="Cambria Math"/>
          <w:noProof/>
        </w:rPr>
        <w:t>‐</w:t>
      </w:r>
      <w:r w:rsidRPr="003C41D8">
        <w:rPr>
          <w:noProof/>
        </w:rPr>
        <w:t xml:space="preserve">offs in a burying beetle. Journal of Evolutionary Biology </w:t>
      </w:r>
      <w:r w:rsidRPr="003C41D8">
        <w:rPr>
          <w:b/>
          <w:noProof/>
        </w:rPr>
        <w:t>32</w:t>
      </w:r>
      <w:r w:rsidRPr="003C41D8">
        <w:rPr>
          <w:noProof/>
        </w:rPr>
        <w:t>:19-30.</w:t>
      </w:r>
    </w:p>
    <w:p w14:paraId="4FD1AEAB" w14:textId="77777777" w:rsidR="003C41D8" w:rsidRPr="003C41D8" w:rsidRDefault="003C41D8" w:rsidP="003C41D8">
      <w:pPr>
        <w:pStyle w:val="EndNoteBibliography"/>
        <w:spacing w:after="0"/>
        <w:ind w:left="720" w:hanging="720"/>
        <w:rPr>
          <w:noProof/>
        </w:rPr>
      </w:pPr>
      <w:r w:rsidRPr="003C41D8">
        <w:rPr>
          <w:noProof/>
        </w:rPr>
        <w:t xml:space="preserve">Rozen, D., D. Engelmoer, and P. T. Smiseth. 2008. Antimicrobial strategies in burying beetles breeding on carrion. Proceedings of the National Academy of Sciences </w:t>
      </w:r>
      <w:r w:rsidRPr="003C41D8">
        <w:rPr>
          <w:b/>
          <w:noProof/>
        </w:rPr>
        <w:t>105</w:t>
      </w:r>
      <w:r w:rsidRPr="003C41D8">
        <w:rPr>
          <w:noProof/>
        </w:rPr>
        <w:t>:17890-17895.</w:t>
      </w:r>
    </w:p>
    <w:p w14:paraId="7B1F0C2E" w14:textId="77777777" w:rsidR="003C41D8" w:rsidRPr="003C41D8" w:rsidRDefault="003C41D8" w:rsidP="003C41D8">
      <w:pPr>
        <w:pStyle w:val="EndNoteBibliography"/>
        <w:spacing w:after="0"/>
        <w:ind w:left="720" w:hanging="720"/>
        <w:rPr>
          <w:noProof/>
        </w:rPr>
      </w:pPr>
      <w:r w:rsidRPr="003C41D8">
        <w:rPr>
          <w:noProof/>
        </w:rPr>
        <w:t xml:space="preserve">Saini, R. K., P. Prasad, X. Shang, and Y.-S. Keum. 2021. Advances in lipid extraction methods—a review. International Journal of Molecular Sciences </w:t>
      </w:r>
      <w:r w:rsidRPr="003C41D8">
        <w:rPr>
          <w:b/>
          <w:noProof/>
        </w:rPr>
        <w:t>22</w:t>
      </w:r>
      <w:r w:rsidRPr="003C41D8">
        <w:rPr>
          <w:noProof/>
        </w:rPr>
        <w:t>:13643.</w:t>
      </w:r>
    </w:p>
    <w:p w14:paraId="14A9DDB7" w14:textId="77777777" w:rsidR="003C41D8" w:rsidRPr="003C41D8" w:rsidRDefault="003C41D8" w:rsidP="003C41D8">
      <w:pPr>
        <w:pStyle w:val="EndNoteBibliography"/>
        <w:spacing w:after="0"/>
        <w:ind w:left="720" w:hanging="720"/>
        <w:rPr>
          <w:noProof/>
        </w:rPr>
      </w:pPr>
      <w:r w:rsidRPr="003C41D8">
        <w:rPr>
          <w:noProof/>
        </w:rPr>
        <w:t xml:space="preserve">Scott, M. P. 1994. Competition with flies promotes communal breeding in the burying beetle, Nicrophorus tomentosus. Behavioral Ecology and Sociobiology </w:t>
      </w:r>
      <w:r w:rsidRPr="003C41D8">
        <w:rPr>
          <w:b/>
          <w:noProof/>
        </w:rPr>
        <w:t>34</w:t>
      </w:r>
      <w:r w:rsidRPr="003C41D8">
        <w:rPr>
          <w:noProof/>
        </w:rPr>
        <w:t>:367-373.</w:t>
      </w:r>
    </w:p>
    <w:p w14:paraId="70F4DB89" w14:textId="77777777" w:rsidR="003C41D8" w:rsidRPr="003C41D8" w:rsidRDefault="003C41D8" w:rsidP="003C41D8">
      <w:pPr>
        <w:pStyle w:val="EndNoteBibliography"/>
        <w:spacing w:after="0"/>
        <w:ind w:left="720" w:hanging="720"/>
        <w:rPr>
          <w:noProof/>
        </w:rPr>
      </w:pPr>
      <w:r w:rsidRPr="003C41D8">
        <w:rPr>
          <w:noProof/>
        </w:rPr>
        <w:t xml:space="preserve">Scott, M. P. 1998. The ecology and behavior of burying beetles. Annual Review of Entomology </w:t>
      </w:r>
      <w:r w:rsidRPr="003C41D8">
        <w:rPr>
          <w:b/>
          <w:noProof/>
        </w:rPr>
        <w:t>43</w:t>
      </w:r>
      <w:r w:rsidRPr="003C41D8">
        <w:rPr>
          <w:noProof/>
        </w:rPr>
        <w:t>:595-618.</w:t>
      </w:r>
    </w:p>
    <w:p w14:paraId="4ADBC6AB" w14:textId="77777777" w:rsidR="003C41D8" w:rsidRPr="003C41D8" w:rsidRDefault="003C41D8" w:rsidP="003C41D8">
      <w:pPr>
        <w:pStyle w:val="EndNoteBibliography"/>
        <w:spacing w:after="0"/>
        <w:ind w:left="720" w:hanging="720"/>
        <w:rPr>
          <w:noProof/>
        </w:rPr>
      </w:pPr>
      <w:r w:rsidRPr="003C41D8">
        <w:rPr>
          <w:noProof/>
        </w:rPr>
        <w:lastRenderedPageBreak/>
        <w:t xml:space="preserve">Scott, M. P., W. J. LEE, and E. Van Der Reijden. 2007. The frequency and fitness consequences of communal breeding in a natural population of burying beetles: a test of reproductive skew. Ecological Entomology </w:t>
      </w:r>
      <w:r w:rsidRPr="003C41D8">
        <w:rPr>
          <w:b/>
          <w:noProof/>
        </w:rPr>
        <w:t>32</w:t>
      </w:r>
      <w:r w:rsidRPr="003C41D8">
        <w:rPr>
          <w:noProof/>
        </w:rPr>
        <w:t>:651-661.</w:t>
      </w:r>
    </w:p>
    <w:p w14:paraId="3CABCE9C" w14:textId="77777777" w:rsidR="003C41D8" w:rsidRPr="003C41D8" w:rsidRDefault="003C41D8" w:rsidP="003C41D8">
      <w:pPr>
        <w:pStyle w:val="EndNoteBibliography"/>
        <w:spacing w:after="0"/>
        <w:ind w:left="720" w:hanging="720"/>
        <w:rPr>
          <w:noProof/>
        </w:rPr>
      </w:pPr>
      <w:r w:rsidRPr="003C41D8">
        <w:rPr>
          <w:noProof/>
        </w:rPr>
        <w:t xml:space="preserve">Scott, M. P., and J. F. Traniello. 1990. Behavioural and ecological correlates of male and female parental care and reproductive success in burying beetles (Nicrophorus spp.). Animal Behaviour </w:t>
      </w:r>
      <w:r w:rsidRPr="003C41D8">
        <w:rPr>
          <w:b/>
          <w:noProof/>
        </w:rPr>
        <w:t>39</w:t>
      </w:r>
      <w:r w:rsidRPr="003C41D8">
        <w:rPr>
          <w:noProof/>
        </w:rPr>
        <w:t>:274-283.</w:t>
      </w:r>
    </w:p>
    <w:p w14:paraId="31E7D8FB" w14:textId="77777777" w:rsidR="003C41D8" w:rsidRPr="003C41D8" w:rsidRDefault="003C41D8" w:rsidP="003C41D8">
      <w:pPr>
        <w:pStyle w:val="EndNoteBibliography"/>
        <w:spacing w:after="0"/>
        <w:ind w:left="720" w:hanging="720"/>
        <w:rPr>
          <w:noProof/>
        </w:rPr>
      </w:pPr>
      <w:r w:rsidRPr="003C41D8">
        <w:rPr>
          <w:noProof/>
        </w:rPr>
        <w:t xml:space="preserve">Scriber, J., and F. Slansky Jr. 1981. The nutritional ecology of immature insects. Annual Review of Entomology </w:t>
      </w:r>
      <w:r w:rsidRPr="003C41D8">
        <w:rPr>
          <w:b/>
          <w:noProof/>
        </w:rPr>
        <w:t>26</w:t>
      </w:r>
      <w:r w:rsidRPr="003C41D8">
        <w:rPr>
          <w:noProof/>
        </w:rPr>
        <w:t>:183-211.</w:t>
      </w:r>
    </w:p>
    <w:p w14:paraId="3173A0C9" w14:textId="77777777" w:rsidR="003C41D8" w:rsidRPr="003C41D8" w:rsidRDefault="003C41D8" w:rsidP="003C41D8">
      <w:pPr>
        <w:pStyle w:val="EndNoteBibliography"/>
        <w:spacing w:after="0"/>
        <w:ind w:left="720" w:hanging="720"/>
        <w:rPr>
          <w:noProof/>
        </w:rPr>
      </w:pPr>
      <w:r w:rsidRPr="003C41D8">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3C41D8">
        <w:rPr>
          <w:b/>
          <w:noProof/>
        </w:rPr>
        <w:t>115</w:t>
      </w:r>
      <w:r w:rsidRPr="003C41D8">
        <w:rPr>
          <w:noProof/>
        </w:rPr>
        <w:t>:11274-11279.</w:t>
      </w:r>
    </w:p>
    <w:p w14:paraId="244BDF5C" w14:textId="77777777" w:rsidR="003C41D8" w:rsidRPr="003C41D8" w:rsidRDefault="003C41D8" w:rsidP="003C41D8">
      <w:pPr>
        <w:pStyle w:val="EndNoteBibliography"/>
        <w:spacing w:after="0"/>
        <w:ind w:left="720" w:hanging="720"/>
        <w:rPr>
          <w:noProof/>
        </w:rPr>
      </w:pPr>
      <w:r w:rsidRPr="003C41D8">
        <w:rPr>
          <w:noProof/>
        </w:rPr>
        <w:t>Smiseth, P. T., C. P. Andrews, S. N. Mattey, and R. Mooney. 2014. Phenotypic variation in resource acquisition influences trade</w:t>
      </w:r>
      <w:r w:rsidRPr="003C41D8">
        <w:rPr>
          <w:rFonts w:ascii="Cambria Math" w:hAnsi="Cambria Math" w:cs="Cambria Math"/>
          <w:noProof/>
        </w:rPr>
        <w:t>‐</w:t>
      </w:r>
      <w:r w:rsidRPr="003C41D8">
        <w:rPr>
          <w:noProof/>
        </w:rPr>
        <w:t xml:space="preserve">off between number and mass of offspring in a burying beetle. Journal of Zoology </w:t>
      </w:r>
      <w:r w:rsidRPr="003C41D8">
        <w:rPr>
          <w:b/>
          <w:noProof/>
        </w:rPr>
        <w:t>293</w:t>
      </w:r>
      <w:r w:rsidRPr="003C41D8">
        <w:rPr>
          <w:noProof/>
        </w:rPr>
        <w:t>:80-83.</w:t>
      </w:r>
    </w:p>
    <w:p w14:paraId="498A8846" w14:textId="77777777" w:rsidR="003C41D8" w:rsidRPr="003C41D8" w:rsidRDefault="003C41D8" w:rsidP="003C41D8">
      <w:pPr>
        <w:pStyle w:val="EndNoteBibliography"/>
        <w:spacing w:after="0"/>
        <w:ind w:left="720" w:hanging="720"/>
        <w:rPr>
          <w:noProof/>
        </w:rPr>
      </w:pPr>
      <w:r w:rsidRPr="003C41D8">
        <w:rPr>
          <w:noProof/>
        </w:rPr>
        <w:t xml:space="preserve">Stiegler, J., C. Von Hoermann, J. Müller, M. E. Benbow, and M. Heurich. 2020. Carcass provisioning for scavenger conservation in a temperate forest ecosystem. Ecosphere </w:t>
      </w:r>
      <w:r w:rsidRPr="003C41D8">
        <w:rPr>
          <w:b/>
          <w:noProof/>
        </w:rPr>
        <w:t>11</w:t>
      </w:r>
      <w:r w:rsidRPr="003C41D8">
        <w:rPr>
          <w:noProof/>
        </w:rPr>
        <w:t>:e03063.</w:t>
      </w:r>
    </w:p>
    <w:p w14:paraId="1FA0240E" w14:textId="77777777" w:rsidR="003C41D8" w:rsidRPr="003C41D8" w:rsidRDefault="003C41D8" w:rsidP="003C41D8">
      <w:pPr>
        <w:pStyle w:val="EndNoteBibliography"/>
        <w:spacing w:after="0"/>
        <w:ind w:left="720" w:hanging="720"/>
        <w:rPr>
          <w:noProof/>
        </w:rPr>
      </w:pPr>
      <w:r w:rsidRPr="003C41D8">
        <w:rPr>
          <w:noProof/>
        </w:rPr>
        <w:t xml:space="preserve">Sun, S.-J., A. M. Catherall, S. Pascoal, B. J. Jarrett, S. E. Miller, M. J. Sheehan, and R. M. Kilner. 2020. Rapid local adaptation linked with phenotypic plasticity. Evolution Letters </w:t>
      </w:r>
      <w:r w:rsidRPr="003C41D8">
        <w:rPr>
          <w:b/>
          <w:noProof/>
        </w:rPr>
        <w:t>4</w:t>
      </w:r>
      <w:r w:rsidRPr="003C41D8">
        <w:rPr>
          <w:noProof/>
        </w:rPr>
        <w:t>:345-359.</w:t>
      </w:r>
    </w:p>
    <w:p w14:paraId="0EF510A6" w14:textId="77777777" w:rsidR="003C41D8" w:rsidRPr="003C41D8" w:rsidRDefault="003C41D8" w:rsidP="003C41D8">
      <w:pPr>
        <w:pStyle w:val="EndNoteBibliography"/>
        <w:spacing w:after="0"/>
        <w:ind w:left="720" w:hanging="720"/>
        <w:rPr>
          <w:noProof/>
        </w:rPr>
      </w:pPr>
      <w:r w:rsidRPr="003C41D8">
        <w:rPr>
          <w:noProof/>
        </w:rPr>
        <w:t xml:space="preserve">Tessier, A. J., and N. L. Consolatti. 1991. Resource quantity and offspring quality in Daphnia. Ecology </w:t>
      </w:r>
      <w:r w:rsidRPr="003C41D8">
        <w:rPr>
          <w:b/>
          <w:noProof/>
        </w:rPr>
        <w:t>72</w:t>
      </w:r>
      <w:r w:rsidRPr="003C41D8">
        <w:rPr>
          <w:noProof/>
        </w:rPr>
        <w:t>:468-478.</w:t>
      </w:r>
    </w:p>
    <w:p w14:paraId="25136426" w14:textId="77777777" w:rsidR="003C41D8" w:rsidRPr="003C41D8" w:rsidRDefault="003C41D8" w:rsidP="003C41D8">
      <w:pPr>
        <w:pStyle w:val="EndNoteBibliography"/>
        <w:spacing w:after="0"/>
        <w:ind w:left="720" w:hanging="720"/>
        <w:rPr>
          <w:noProof/>
        </w:rPr>
      </w:pPr>
      <w:r w:rsidRPr="003C41D8">
        <w:rPr>
          <w:noProof/>
        </w:rPr>
        <w:t xml:space="preserve">Tomberlin, J. K., B. T. Barton, M. A. Lashley, and H. R. Jordan. 2017. Mass mortality events and the role of necrophagous invertebrates. Current Opinion in Insect Science </w:t>
      </w:r>
      <w:r w:rsidRPr="003C41D8">
        <w:rPr>
          <w:b/>
          <w:noProof/>
        </w:rPr>
        <w:t>23</w:t>
      </w:r>
      <w:r w:rsidRPr="003C41D8">
        <w:rPr>
          <w:noProof/>
        </w:rPr>
        <w:t>:7-12.</w:t>
      </w:r>
    </w:p>
    <w:p w14:paraId="62787DAE" w14:textId="77777777" w:rsidR="003C41D8" w:rsidRPr="003C41D8" w:rsidRDefault="003C41D8" w:rsidP="003C41D8">
      <w:pPr>
        <w:pStyle w:val="EndNoteBibliography"/>
        <w:spacing w:after="0"/>
        <w:ind w:left="720" w:hanging="720"/>
        <w:rPr>
          <w:noProof/>
        </w:rPr>
      </w:pPr>
      <w:r w:rsidRPr="003C41D8">
        <w:rPr>
          <w:noProof/>
        </w:rPr>
        <w:t xml:space="preserve">Trumbo, S. T. 1990. Regulation of brood size in a burying beetle, Nicrophorus tomentosus (Silphidae). Journal of Insect Behavior </w:t>
      </w:r>
      <w:r w:rsidRPr="003C41D8">
        <w:rPr>
          <w:b/>
          <w:noProof/>
        </w:rPr>
        <w:t>3</w:t>
      </w:r>
      <w:r w:rsidRPr="003C41D8">
        <w:rPr>
          <w:noProof/>
        </w:rPr>
        <w:t>:491-500.</w:t>
      </w:r>
    </w:p>
    <w:p w14:paraId="48101936" w14:textId="77777777" w:rsidR="003C41D8" w:rsidRPr="003C41D8" w:rsidRDefault="003C41D8" w:rsidP="003C41D8">
      <w:pPr>
        <w:pStyle w:val="EndNoteBibliography"/>
        <w:spacing w:after="0"/>
        <w:ind w:left="720" w:hanging="720"/>
        <w:rPr>
          <w:noProof/>
        </w:rPr>
      </w:pPr>
      <w:r w:rsidRPr="003C41D8">
        <w:rPr>
          <w:noProof/>
        </w:rPr>
        <w:t xml:space="preserve">Trumbo, S. T. 1992. Monogamy to communal breeding: exploitation of a broad resource base by burying beetles (Nicrophorus). Ecological Entomology </w:t>
      </w:r>
      <w:r w:rsidRPr="003C41D8">
        <w:rPr>
          <w:b/>
          <w:noProof/>
        </w:rPr>
        <w:t>17</w:t>
      </w:r>
      <w:r w:rsidRPr="003C41D8">
        <w:rPr>
          <w:noProof/>
        </w:rPr>
        <w:t>:289-298.</w:t>
      </w:r>
    </w:p>
    <w:p w14:paraId="468F8582" w14:textId="77777777" w:rsidR="003C41D8" w:rsidRPr="003C41D8" w:rsidRDefault="003C41D8" w:rsidP="003C41D8">
      <w:pPr>
        <w:pStyle w:val="EndNoteBibliography"/>
        <w:spacing w:after="0"/>
        <w:ind w:left="720" w:hanging="720"/>
        <w:rPr>
          <w:noProof/>
        </w:rPr>
      </w:pPr>
      <w:r w:rsidRPr="003C41D8">
        <w:rPr>
          <w:noProof/>
        </w:rPr>
        <w:t xml:space="preserve">Trumbo, S. T. 2006. Infanticide, sexual selection and task specialization in a biparental burying beetle. Animal Behaviour </w:t>
      </w:r>
      <w:r w:rsidRPr="003C41D8">
        <w:rPr>
          <w:b/>
          <w:noProof/>
        </w:rPr>
        <w:t>72</w:t>
      </w:r>
      <w:r w:rsidRPr="003C41D8">
        <w:rPr>
          <w:noProof/>
        </w:rPr>
        <w:t>:1159-1167.</w:t>
      </w:r>
    </w:p>
    <w:p w14:paraId="5C324A7B" w14:textId="77777777" w:rsidR="003C41D8" w:rsidRPr="003C41D8" w:rsidRDefault="003C41D8" w:rsidP="003C41D8">
      <w:pPr>
        <w:pStyle w:val="EndNoteBibliography"/>
        <w:spacing w:after="0"/>
        <w:ind w:left="720" w:hanging="720"/>
        <w:rPr>
          <w:noProof/>
        </w:rPr>
      </w:pPr>
      <w:r w:rsidRPr="003C41D8">
        <w:rPr>
          <w:noProof/>
        </w:rPr>
        <w:t xml:space="preserve">Weldon, L., S. Abolins, L. Lenzi, C. Bourne, E. M. Riley, and M. Viney. 2015. The gut microbiota of wild mice. PLoS One </w:t>
      </w:r>
      <w:r w:rsidRPr="003C41D8">
        <w:rPr>
          <w:b/>
          <w:noProof/>
        </w:rPr>
        <w:t>10</w:t>
      </w:r>
      <w:r w:rsidRPr="003C41D8">
        <w:rPr>
          <w:noProof/>
        </w:rPr>
        <w:t>:e0134643.</w:t>
      </w:r>
    </w:p>
    <w:p w14:paraId="5736C6C7" w14:textId="77777777" w:rsidR="003C41D8" w:rsidRPr="003C41D8" w:rsidRDefault="003C41D8" w:rsidP="003C41D8">
      <w:pPr>
        <w:pStyle w:val="EndNoteBibliography"/>
        <w:ind w:left="720" w:hanging="720"/>
        <w:rPr>
          <w:noProof/>
        </w:rPr>
      </w:pPr>
      <w:r w:rsidRPr="003C41D8">
        <w:rPr>
          <w:noProof/>
        </w:rPr>
        <w:t xml:space="preserve">Woelber, B. K., C. L. Hall, and D. R. Howard. 2018. Environmental cues influence parental brood structure decisions in the burying beetle Nicrophorus marginatus. Journal of Ethology </w:t>
      </w:r>
      <w:r w:rsidRPr="003C41D8">
        <w:rPr>
          <w:b/>
          <w:noProof/>
        </w:rPr>
        <w:t>36</w:t>
      </w:r>
      <w:r w:rsidRPr="003C41D8">
        <w:rPr>
          <w:noProof/>
        </w:rPr>
        <w:t>:55-64.</w:t>
      </w:r>
    </w:p>
    <w:p w14:paraId="6855A306" w14:textId="55DE963F" w:rsidR="008D3257" w:rsidRPr="00F82BA8" w:rsidRDefault="00305466" w:rsidP="00E442BE">
      <w:pPr>
        <w:spacing w:line="480" w:lineRule="auto"/>
        <w:rPr>
          <w:rFonts w:cs="Arial"/>
          <w:color w:val="FF0000"/>
          <w:sz w:val="24"/>
          <w:szCs w:val="24"/>
        </w:rPr>
      </w:pPr>
      <w:r w:rsidRPr="00F82BA8">
        <w:rPr>
          <w:rFonts w:cs="Arial"/>
          <w:color w:val="FF0000"/>
          <w:sz w:val="24"/>
          <w:szCs w:val="24"/>
        </w:rPr>
        <w:lastRenderedPageBreak/>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3"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3"/>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1EA9B54F" wp14:editId="3721572B">
            <wp:extent cx="5731510" cy="8597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04510F24" w14:textId="2F99E113" w:rsidR="0077082A" w:rsidRPr="00BE1E81" w:rsidRDefault="00313E1C" w:rsidP="00E442BE">
      <w:pPr>
        <w:spacing w:line="480" w:lineRule="auto"/>
        <w:rPr>
          <w:rFonts w:cs="Arial"/>
          <w:color w:val="FF0000"/>
          <w:sz w:val="24"/>
          <w:szCs w:val="24"/>
        </w:rPr>
      </w:pPr>
      <w:r w:rsidRPr="00BE1E81">
        <w:rPr>
          <w:rFonts w:cs="Arial"/>
          <w:color w:val="FF0000"/>
          <w:sz w:val="24"/>
          <w:szCs w:val="24"/>
        </w:rPr>
        <w:lastRenderedPageBreak/>
        <w:t xml:space="preserve">Figure 4. </w:t>
      </w:r>
      <w:r w:rsidR="003B6447" w:rsidRPr="00BE1E81">
        <w:rPr>
          <w:rFonts w:cs="Arial"/>
          <w:color w:val="FF0000"/>
          <w:sz w:val="24"/>
          <w:szCs w:val="24"/>
        </w:rPr>
        <w:t>(a–</w:t>
      </w:r>
      <w:r w:rsidR="00A24CD1" w:rsidRPr="00BE1E81">
        <w:rPr>
          <w:rFonts w:cs="Arial"/>
          <w:color w:val="FF0000"/>
          <w:sz w:val="24"/>
          <w:szCs w:val="24"/>
        </w:rPr>
        <w:t>d</w:t>
      </w:r>
      <w:r w:rsidR="003B6447" w:rsidRPr="00BE1E81">
        <w:rPr>
          <w:rFonts w:cs="Arial"/>
          <w:color w:val="FF0000"/>
          <w:sz w:val="24"/>
          <w:szCs w:val="24"/>
        </w:rPr>
        <w:t xml:space="preserve">) </w:t>
      </w:r>
      <w:r w:rsidR="0077082A" w:rsidRPr="00BE1E81">
        <w:rPr>
          <w:rFonts w:cs="Arial"/>
          <w:color w:val="FF0000"/>
          <w:sz w:val="24"/>
          <w:szCs w:val="24"/>
        </w:rPr>
        <w:t xml:space="preserve">Nutritional composition </w:t>
      </w:r>
      <w:r w:rsidR="0065200B" w:rsidRPr="00BE1E81">
        <w:rPr>
          <w:rFonts w:cs="Arial"/>
          <w:color w:val="FF0000"/>
          <w:sz w:val="24"/>
          <w:szCs w:val="24"/>
        </w:rPr>
        <w:t xml:space="preserve">of </w:t>
      </w:r>
      <w:r w:rsidR="00CF2FD0" w:rsidRPr="00BE1E81">
        <w:rPr>
          <w:rFonts w:cs="Arial"/>
          <w:color w:val="FF0000"/>
          <w:sz w:val="24"/>
          <w:szCs w:val="24"/>
        </w:rPr>
        <w:t xml:space="preserve">lab </w:t>
      </w:r>
      <w:r w:rsidR="003B6447" w:rsidRPr="00BE1E81">
        <w:rPr>
          <w:rFonts w:cs="Arial"/>
          <w:color w:val="FF0000"/>
          <w:sz w:val="24"/>
          <w:szCs w:val="24"/>
        </w:rPr>
        <w:t>and</w:t>
      </w:r>
      <w:r w:rsidR="008C5199" w:rsidRPr="00BE1E81">
        <w:rPr>
          <w:rFonts w:cs="Arial"/>
          <w:color w:val="FF0000"/>
          <w:sz w:val="24"/>
          <w:szCs w:val="24"/>
        </w:rPr>
        <w:t xml:space="preserve"> </w:t>
      </w:r>
      <w:r w:rsidR="00CF2FD0" w:rsidRPr="00BE1E81">
        <w:rPr>
          <w:rFonts w:cs="Arial"/>
          <w:color w:val="FF0000"/>
          <w:sz w:val="24"/>
          <w:szCs w:val="24"/>
        </w:rPr>
        <w:t>wild carcasses</w:t>
      </w:r>
      <w:r w:rsidR="008C5199" w:rsidRPr="00BE1E81">
        <w:rPr>
          <w:rFonts w:cs="Arial"/>
          <w:color w:val="FF0000"/>
          <w:sz w:val="24"/>
          <w:szCs w:val="24"/>
        </w:rPr>
        <w:t xml:space="preserve"> </w:t>
      </w:r>
      <w:r w:rsidR="00CF2FD0" w:rsidRPr="00BE1E81">
        <w:rPr>
          <w:rFonts w:cs="Arial"/>
          <w:color w:val="FF0000"/>
          <w:sz w:val="24"/>
          <w:szCs w:val="24"/>
        </w:rPr>
        <w:t>a</w:t>
      </w:r>
      <w:r w:rsidR="003B6447" w:rsidRPr="00BE1E81">
        <w:rPr>
          <w:rFonts w:cs="Arial"/>
          <w:color w:val="FF0000"/>
          <w:sz w:val="24"/>
          <w:szCs w:val="24"/>
        </w:rPr>
        <w:t>s well as</w:t>
      </w:r>
      <w:r w:rsidR="00CF2FD0" w:rsidRPr="00BE1E81">
        <w:rPr>
          <w:rFonts w:cs="Arial"/>
          <w:color w:val="FF0000"/>
          <w:sz w:val="24"/>
          <w:szCs w:val="24"/>
        </w:rPr>
        <w:t xml:space="preserve"> </w:t>
      </w:r>
      <w:r w:rsidR="00767F2D" w:rsidRPr="00BE1E81">
        <w:rPr>
          <w:rFonts w:cs="Arial"/>
          <w:color w:val="FF0000"/>
          <w:sz w:val="24"/>
          <w:szCs w:val="24"/>
        </w:rPr>
        <w:t>wild mammal, bird, and reptile carcasses</w:t>
      </w:r>
      <w:r w:rsidR="003B6447" w:rsidRPr="00BE1E81">
        <w:rPr>
          <w:rFonts w:cs="Arial"/>
          <w:color w:val="FF0000"/>
          <w:sz w:val="24"/>
          <w:szCs w:val="24"/>
        </w:rPr>
        <w:t>. (</w:t>
      </w:r>
      <w:r w:rsidR="00A24CD1" w:rsidRPr="00BE1E81">
        <w:rPr>
          <w:rFonts w:cs="Arial"/>
          <w:color w:val="FF0000"/>
          <w:sz w:val="24"/>
          <w:szCs w:val="24"/>
        </w:rPr>
        <w:t>d–e</w:t>
      </w:r>
      <w:r w:rsidR="003B6447" w:rsidRPr="00BE1E81">
        <w:rPr>
          <w:rFonts w:cs="Arial"/>
          <w:color w:val="FF0000"/>
          <w:sz w:val="24"/>
          <w:szCs w:val="24"/>
        </w:rPr>
        <w:t>) L</w:t>
      </w:r>
      <w:r w:rsidR="0077082A" w:rsidRPr="00BE1E81">
        <w:rPr>
          <w:rFonts w:cs="Arial"/>
          <w:color w:val="FF0000"/>
          <w:sz w:val="24"/>
          <w:szCs w:val="24"/>
        </w:rPr>
        <w:t>arval growth</w:t>
      </w:r>
      <w:r w:rsidR="003B6447" w:rsidRPr="00BE1E81">
        <w:rPr>
          <w:rFonts w:cs="Arial"/>
          <w:color w:val="FF0000"/>
          <w:sz w:val="24"/>
          <w:szCs w:val="24"/>
        </w:rPr>
        <w:t xml:space="preserve"> on lab and wild carcasses as well as wild mammal, bird, and reptile carcasses. </w:t>
      </w:r>
      <w:r w:rsidR="00DC0F83" w:rsidRPr="00BE1E81">
        <w:rPr>
          <w:rFonts w:cs="Arial"/>
          <w:color w:val="FF0000"/>
          <w:sz w:val="24"/>
          <w:szCs w:val="24"/>
        </w:rPr>
        <w:t>Points represent the means and error bars represent the standard errors.</w:t>
      </w:r>
      <w:r w:rsidR="003C41D8">
        <w:rPr>
          <w:rFonts w:cs="Arial"/>
          <w:color w:val="FF0000"/>
          <w:sz w:val="24"/>
          <w:szCs w:val="24"/>
        </w:rPr>
        <w:t xml:space="preserve"> (add let</w:t>
      </w:r>
      <w:r w:rsidR="00343FEC">
        <w:rPr>
          <w:rFonts w:cs="Arial"/>
          <w:color w:val="FF0000"/>
          <w:sz w:val="24"/>
          <w:szCs w:val="24"/>
        </w:rPr>
        <w:t>t</w:t>
      </w:r>
      <w:r w:rsidR="003C41D8">
        <w:rPr>
          <w:rFonts w:cs="Arial"/>
          <w:color w:val="FF0000"/>
          <w:sz w:val="24"/>
          <w:szCs w:val="24"/>
        </w:rPr>
        <w:t>e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34671A35"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r w:rsidR="007B6816">
        <w:rPr>
          <w:rFonts w:cs="Arial"/>
          <w:sz w:val="24"/>
          <w:szCs w:val="24"/>
        </w:rPr>
        <w:br/>
      </w:r>
      <w:r w:rsidR="007B6816">
        <w:rPr>
          <w:rFonts w:cs="Arial"/>
          <w:sz w:val="24"/>
          <w:szCs w:val="24"/>
        </w:rPr>
        <w:br/>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843838" w:rsidRDefault="007B6816" w:rsidP="007B6816">
      <w:pPr>
        <w:spacing w:line="480" w:lineRule="auto"/>
        <w:rPr>
          <w:rFonts w:cs="Arial"/>
          <w:b/>
          <w:bCs/>
          <w:color w:val="FF0000"/>
          <w:sz w:val="24"/>
          <w:szCs w:val="24"/>
        </w:rPr>
      </w:pPr>
      <w:r w:rsidRPr="00843838">
        <w:rPr>
          <w:rFonts w:cs="Arial"/>
          <w:b/>
          <w:bCs/>
          <w:color w:val="FF0000"/>
          <w:sz w:val="24"/>
          <w:szCs w:val="24"/>
        </w:rPr>
        <w:lastRenderedPageBreak/>
        <w:t>Tables</w:t>
      </w:r>
    </w:p>
    <w:p w14:paraId="304D3A3F" w14:textId="35ED8C2A" w:rsidR="007B6816" w:rsidRDefault="007B6816" w:rsidP="007B6816">
      <w:pPr>
        <w:spacing w:line="480" w:lineRule="auto"/>
        <w:rPr>
          <w:rFonts w:cs="Arial"/>
          <w:color w:val="FF0000"/>
          <w:sz w:val="24"/>
          <w:szCs w:val="24"/>
        </w:rPr>
      </w:pPr>
      <w:r w:rsidRPr="00843838">
        <w:rPr>
          <w:rFonts w:cs="Arial"/>
          <w:color w:val="FF0000"/>
          <w:sz w:val="24"/>
          <w:szCs w:val="24"/>
        </w:rPr>
        <w:t xml:space="preserve">Table 1. A summary of the GLMM results for the breeding outcomes and carcass use efficiency of the burying beetle </w:t>
      </w:r>
      <w:r w:rsidRPr="00843838">
        <w:rPr>
          <w:rFonts w:cs="Arial"/>
          <w:i/>
          <w:iCs/>
          <w:color w:val="FF0000"/>
          <w:sz w:val="24"/>
          <w:szCs w:val="24"/>
        </w:rPr>
        <w:t>N. nepalensis</w:t>
      </w:r>
      <w:r w:rsidRPr="00843838">
        <w:rPr>
          <w:rFonts w:cs="Arial"/>
          <w:color w:val="FF0000"/>
          <w:sz w:val="24"/>
          <w:szCs w:val="24"/>
        </w:rPr>
        <w:t>. The pronotum widths of the parents and parent generation were included as the covariates in all models.</w:t>
      </w:r>
    </w:p>
    <w:p w14:paraId="65CC28B7" w14:textId="77777777" w:rsidR="00705684" w:rsidRDefault="00705684" w:rsidP="007B6816">
      <w:pPr>
        <w:spacing w:line="480" w:lineRule="auto"/>
        <w:rPr>
          <w:rFonts w:cs="Arial"/>
          <w:color w:val="FF0000"/>
          <w:sz w:val="24"/>
          <w:szCs w:val="24"/>
        </w:rPr>
      </w:pPr>
    </w:p>
    <w:p w14:paraId="63594AC1" w14:textId="77777777" w:rsidR="00705684" w:rsidRDefault="00705684" w:rsidP="007B6816">
      <w:pPr>
        <w:spacing w:line="480" w:lineRule="auto"/>
        <w:rPr>
          <w:rFonts w:cs="Arial"/>
          <w:color w:val="FF0000"/>
          <w:sz w:val="24"/>
          <w:szCs w:val="24"/>
        </w:rPr>
      </w:pPr>
    </w:p>
    <w:p w14:paraId="331B6B95" w14:textId="77777777" w:rsidR="00705684" w:rsidRPr="00843838" w:rsidRDefault="00705684" w:rsidP="007B6816">
      <w:pPr>
        <w:spacing w:line="480" w:lineRule="auto"/>
        <w:rPr>
          <w:rFonts w:cs="Arial"/>
          <w:color w:val="FF0000"/>
          <w:sz w:val="24"/>
          <w:szCs w:val="24"/>
        </w:rPr>
      </w:pP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7B6816" w:rsidRPr="00265662" w14:paraId="42639A76" w14:textId="77777777" w:rsidTr="002E2162">
        <w:trPr>
          <w:trHeight w:val="494"/>
        </w:trPr>
        <w:tc>
          <w:tcPr>
            <w:tcW w:w="2700" w:type="dxa"/>
            <w:vMerge w:val="restart"/>
            <w:tcBorders>
              <w:top w:val="single" w:sz="4" w:space="0" w:color="auto"/>
            </w:tcBorders>
            <w:vAlign w:val="center"/>
          </w:tcPr>
          <w:p w14:paraId="1DC05097" w14:textId="77777777" w:rsidR="007B6816" w:rsidRPr="00265662" w:rsidRDefault="007B6816" w:rsidP="002E2162">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75E07231"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3E89AAA0"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P</w:t>
            </w:r>
          </w:p>
        </w:tc>
      </w:tr>
      <w:tr w:rsidR="007B6816" w:rsidRPr="00265662" w14:paraId="583C81E1" w14:textId="77777777" w:rsidTr="002E2162">
        <w:trPr>
          <w:trHeight w:val="620"/>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946"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2E2162">
        <w:trPr>
          <w:trHeight w:val="716"/>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769" w:type="dxa"/>
            <w:tcBorders>
              <w:top w:val="single" w:sz="4" w:space="0" w:color="auto"/>
            </w:tcBorders>
            <w:vAlign w:val="center"/>
          </w:tcPr>
          <w:p w14:paraId="124345F6"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39DF9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0.39</w:t>
            </w:r>
          </w:p>
        </w:tc>
        <w:tc>
          <w:tcPr>
            <w:tcW w:w="1864" w:type="dxa"/>
            <w:tcBorders>
              <w:top w:val="single" w:sz="4" w:space="0" w:color="auto"/>
            </w:tcBorders>
            <w:vAlign w:val="center"/>
          </w:tcPr>
          <w:p w14:paraId="529015CE" w14:textId="77777777" w:rsidR="007B6816" w:rsidRPr="00265662" w:rsidRDefault="007B6816" w:rsidP="002E2162">
            <w:pPr>
              <w:spacing w:after="0" w:line="240" w:lineRule="auto"/>
              <w:jc w:val="center"/>
              <w:rPr>
                <w:rFonts w:cs="Arial"/>
                <w:sz w:val="24"/>
                <w:szCs w:val="24"/>
              </w:rPr>
            </w:pPr>
            <w:r w:rsidRPr="00265662">
              <w:rPr>
                <w:rFonts w:cs="Arial"/>
                <w:sz w:val="24"/>
                <w:szCs w:val="24"/>
              </w:rPr>
              <w:t>0.24</w:t>
            </w:r>
          </w:p>
        </w:tc>
      </w:tr>
      <w:tr w:rsidR="007B6816" w:rsidRPr="00265662" w14:paraId="16A68056" w14:textId="77777777" w:rsidTr="002E2162">
        <w:trPr>
          <w:trHeight w:val="716"/>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769" w:type="dxa"/>
            <w:vAlign w:val="center"/>
          </w:tcPr>
          <w:p w14:paraId="124EC71E"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3975E1" w14:textId="77777777" w:rsidR="007B6816" w:rsidRPr="00265662" w:rsidRDefault="007B6816" w:rsidP="002E2162">
            <w:pPr>
              <w:spacing w:after="0" w:line="240" w:lineRule="auto"/>
              <w:jc w:val="center"/>
              <w:rPr>
                <w:rFonts w:cs="Arial"/>
                <w:sz w:val="24"/>
                <w:szCs w:val="24"/>
              </w:rPr>
            </w:pPr>
            <w:r w:rsidRPr="00265662">
              <w:rPr>
                <w:rFonts w:cs="Arial"/>
                <w:sz w:val="24"/>
                <w:szCs w:val="24"/>
              </w:rPr>
              <w:t>0.37</w:t>
            </w:r>
          </w:p>
        </w:tc>
        <w:tc>
          <w:tcPr>
            <w:tcW w:w="1864" w:type="dxa"/>
            <w:vAlign w:val="center"/>
          </w:tcPr>
          <w:p w14:paraId="7E6C2A7A" w14:textId="77777777" w:rsidR="007B6816" w:rsidRPr="00265662" w:rsidRDefault="007B6816" w:rsidP="002E2162">
            <w:pPr>
              <w:spacing w:after="0" w:line="240" w:lineRule="auto"/>
              <w:jc w:val="center"/>
              <w:rPr>
                <w:rFonts w:cs="Arial"/>
                <w:sz w:val="24"/>
                <w:szCs w:val="24"/>
              </w:rPr>
            </w:pPr>
            <w:r w:rsidRPr="00265662">
              <w:rPr>
                <w:rFonts w:cs="Arial"/>
                <w:sz w:val="24"/>
                <w:szCs w:val="24"/>
              </w:rPr>
              <w:t>0.88</w:t>
            </w:r>
          </w:p>
        </w:tc>
      </w:tr>
      <w:tr w:rsidR="007B6816" w:rsidRPr="00265662" w14:paraId="45E8071F" w14:textId="77777777" w:rsidTr="002E2162">
        <w:trPr>
          <w:trHeight w:val="716"/>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769" w:type="dxa"/>
            <w:vAlign w:val="center"/>
          </w:tcPr>
          <w:p w14:paraId="05D46E8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41A13631" w14:textId="77777777" w:rsidR="007B6816" w:rsidRPr="00265662" w:rsidRDefault="007B6816" w:rsidP="002E2162">
            <w:pPr>
              <w:spacing w:after="0" w:line="240" w:lineRule="auto"/>
              <w:jc w:val="center"/>
              <w:rPr>
                <w:rFonts w:cs="Arial"/>
                <w:sz w:val="24"/>
                <w:szCs w:val="24"/>
              </w:rPr>
            </w:pPr>
            <w:r w:rsidRPr="00265662">
              <w:rPr>
                <w:rFonts w:cs="Arial"/>
                <w:sz w:val="24"/>
                <w:szCs w:val="24"/>
              </w:rPr>
              <w:t>0.93</w:t>
            </w:r>
          </w:p>
        </w:tc>
        <w:tc>
          <w:tcPr>
            <w:tcW w:w="1864" w:type="dxa"/>
            <w:vAlign w:val="center"/>
          </w:tcPr>
          <w:p w14:paraId="60A8C705" w14:textId="77777777" w:rsidR="007B6816" w:rsidRPr="00265662" w:rsidRDefault="007B6816" w:rsidP="002E2162">
            <w:pPr>
              <w:spacing w:after="0" w:line="240" w:lineRule="auto"/>
              <w:jc w:val="center"/>
              <w:rPr>
                <w:rFonts w:cs="Arial"/>
                <w:sz w:val="24"/>
                <w:szCs w:val="24"/>
              </w:rPr>
            </w:pPr>
            <w:r w:rsidRPr="00265662">
              <w:rPr>
                <w:rFonts w:cs="Arial"/>
                <w:sz w:val="24"/>
                <w:szCs w:val="24"/>
              </w:rPr>
              <w:t>0.17</w:t>
            </w:r>
          </w:p>
        </w:tc>
      </w:tr>
      <w:tr w:rsidR="007B6816" w:rsidRPr="00265662" w14:paraId="2F64DDCC" w14:textId="77777777" w:rsidTr="002E2162">
        <w:trPr>
          <w:trHeight w:val="716"/>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769" w:type="dxa"/>
            <w:vAlign w:val="center"/>
          </w:tcPr>
          <w:p w14:paraId="21F0103B"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11AB71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99</w:t>
            </w:r>
          </w:p>
        </w:tc>
        <w:tc>
          <w:tcPr>
            <w:tcW w:w="1864" w:type="dxa"/>
            <w:vAlign w:val="center"/>
          </w:tcPr>
          <w:p w14:paraId="792F8742" w14:textId="77777777" w:rsidR="007B6816" w:rsidRPr="00265662" w:rsidRDefault="007B6816" w:rsidP="002E2162">
            <w:pPr>
              <w:spacing w:after="0" w:line="240" w:lineRule="auto"/>
              <w:jc w:val="center"/>
              <w:rPr>
                <w:rFonts w:cs="Arial"/>
                <w:sz w:val="24"/>
                <w:szCs w:val="24"/>
              </w:rPr>
            </w:pPr>
            <w:r w:rsidRPr="00265662">
              <w:rPr>
                <w:rFonts w:cs="Arial"/>
                <w:sz w:val="24"/>
                <w:szCs w:val="24"/>
              </w:rPr>
              <w:t>0.004</w:t>
            </w:r>
          </w:p>
        </w:tc>
      </w:tr>
      <w:tr w:rsidR="007B6816" w:rsidRPr="00265662" w14:paraId="65C84CB3" w14:textId="77777777" w:rsidTr="002E2162">
        <w:trPr>
          <w:trHeight w:val="716"/>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769" w:type="dxa"/>
            <w:vAlign w:val="center"/>
          </w:tcPr>
          <w:p w14:paraId="5A09925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3C4037EC" w14:textId="77777777" w:rsidR="007B6816" w:rsidRPr="00265662" w:rsidRDefault="007B6816" w:rsidP="002E2162">
            <w:pPr>
              <w:spacing w:after="0" w:line="240" w:lineRule="auto"/>
              <w:jc w:val="center"/>
              <w:rPr>
                <w:rFonts w:cs="Arial"/>
                <w:sz w:val="24"/>
                <w:szCs w:val="24"/>
              </w:rPr>
            </w:pPr>
            <w:r w:rsidRPr="00265662">
              <w:rPr>
                <w:rFonts w:cs="Arial"/>
                <w:sz w:val="24"/>
                <w:szCs w:val="24"/>
              </w:rPr>
              <w:t>0.96</w:t>
            </w:r>
          </w:p>
        </w:tc>
        <w:tc>
          <w:tcPr>
            <w:tcW w:w="1864" w:type="dxa"/>
            <w:vAlign w:val="center"/>
          </w:tcPr>
          <w:p w14:paraId="06AE3F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a</w:t>
      </w:r>
      <w:r w:rsidRPr="00265662">
        <w:rPr>
          <w:rFonts w:cs="Arial"/>
          <w:sz w:val="20"/>
          <w:szCs w:val="20"/>
        </w:rPr>
        <w:t>Clutch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5D41E5A1" w14:textId="04C316B4"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w:t>
      </w:r>
      <w:r w:rsidR="00C60279">
        <w:rPr>
          <w:rFonts w:cs="Arial"/>
          <w:color w:val="FF0000"/>
          <w:sz w:val="24"/>
          <w:szCs w:val="24"/>
        </w:rPr>
        <w:t xml:space="preserve"> SJ’s</w:t>
      </w:r>
      <w:r w:rsidRPr="00D75852">
        <w:rPr>
          <w:rFonts w:cs="Arial"/>
          <w:color w:val="FF0000"/>
          <w:sz w:val="24"/>
          <w:szCs w:val="24"/>
        </w:rPr>
        <w:t xml:space="preserve"> dataset and analysis</w:t>
      </w:r>
    </w:p>
    <w:p w14:paraId="1D95F5E6" w14:textId="7A74802A"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Update SJ’s results</w:t>
      </w:r>
    </w:p>
    <w:p w14:paraId="0FC968FA" w14:textId="319B686C"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 xml:space="preserve">Update </w:t>
      </w:r>
      <w:r w:rsidR="00C60279">
        <w:rPr>
          <w:rFonts w:cs="Arial"/>
          <w:color w:val="FF0000"/>
          <w:sz w:val="24"/>
          <w:szCs w:val="24"/>
        </w:rPr>
        <w:t>Fig. 4</w:t>
      </w:r>
    </w:p>
    <w:p w14:paraId="52EDF1CE" w14:textId="518BEDD0"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Update Fig. S2</w:t>
      </w:r>
    </w:p>
    <w:p w14:paraId="4B02F837" w14:textId="29BBDE4F" w:rsidR="00C729B2" w:rsidRDefault="00C729B2" w:rsidP="00C60279">
      <w:pPr>
        <w:pStyle w:val="ListParagraph"/>
        <w:numPr>
          <w:ilvl w:val="0"/>
          <w:numId w:val="36"/>
        </w:numPr>
        <w:spacing w:line="480" w:lineRule="auto"/>
        <w:rPr>
          <w:rFonts w:cs="Arial"/>
          <w:color w:val="FF0000"/>
          <w:sz w:val="24"/>
          <w:szCs w:val="24"/>
        </w:rPr>
      </w:pPr>
      <w:r>
        <w:rPr>
          <w:rFonts w:cs="Arial"/>
          <w:color w:val="FF0000"/>
          <w:sz w:val="24"/>
          <w:szCs w:val="24"/>
        </w:rPr>
        <w:t>Update the discussion</w:t>
      </w:r>
    </w:p>
    <w:p w14:paraId="518A4586" w14:textId="5AC63671" w:rsidR="00D64A6D" w:rsidRPr="00D75852"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abstract</w:t>
      </w:r>
    </w:p>
    <w:p w14:paraId="329CAA41" w14:textId="06D3DD53" w:rsidR="00D64A6D" w:rsidRPr="00D75852" w:rsidRDefault="00656FC6" w:rsidP="00656FC6">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MS information on the title page</w:t>
      </w:r>
    </w:p>
    <w:sectPr w:rsidR="00D64A6D" w:rsidRPr="00D75852"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 xml:space="preserve">Not sure if </w:t>
      </w:r>
      <w:proofErr w:type="spellStart"/>
      <w:r>
        <w:t>Ecol</w:t>
      </w:r>
      <w:proofErr w:type="spellEnd"/>
      <w:r>
        <w:t xml:space="preserve">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4T23:48:00Z" w:initials="GH">
    <w:p w14:paraId="67372F96" w14:textId="77777777"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7" w:author="Gen-Chang Hsu" w:date="2024-05-25T19:10:00Z" w:initials="GH">
    <w:p w14:paraId="401488DE" w14:textId="77777777" w:rsidR="008D4A22" w:rsidRDefault="001E1E73" w:rsidP="008D4A22">
      <w:pPr>
        <w:pStyle w:val="CommentText"/>
      </w:pPr>
      <w:r>
        <w:rPr>
          <w:rStyle w:val="CommentReference"/>
        </w:rPr>
        <w:annotationRef/>
      </w:r>
      <w:r w:rsidR="008D4A22">
        <w:t>I split the original section into two: nutritional analysis and feeding experiments. I also made some edits to your original paragraphs so please check again if I misunderstood anything.</w:t>
      </w:r>
    </w:p>
  </w:comment>
  <w:comment w:id="78" w:author="Gen-Chang Hsu" w:date="2024-05-25T19:13:00Z" w:initials="GH">
    <w:p w14:paraId="6EE02DDE" w14:textId="4502CFB0"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79" w:author="Gen-Chang Hsu" w:date="2024-05-26T21:38:00Z" w:initials="GH">
    <w:p w14:paraId="2E383121" w14:textId="77777777" w:rsidR="00CE3F5C" w:rsidRDefault="00CE3F5C" w:rsidP="00CE3F5C">
      <w:pPr>
        <w:pStyle w:val="CommentText"/>
      </w:pPr>
      <w:r>
        <w:rPr>
          <w:rStyle w:val="CommentReference"/>
        </w:rPr>
        <w:annotationRef/>
      </w:r>
      <w:r>
        <w:t>I added a subtitle for each analysis so that it’s easier to read and navigate. I’ve also updated your part so please check again if everything looks fine!</w:t>
      </w:r>
    </w:p>
  </w:comment>
  <w:comment w:id="80" w:author="Gen-Chang Hsu" w:date="2024-05-26T21:41:00Z" w:initials="GH">
    <w:p w14:paraId="52895E1F" w14:textId="77777777" w:rsidR="00CE3F5C" w:rsidRDefault="00CE3F5C" w:rsidP="00CE3F5C">
      <w:pPr>
        <w:pStyle w:val="CommentText"/>
      </w:pPr>
      <w:r>
        <w:rPr>
          <w:rStyle w:val="CommentReference"/>
        </w:rPr>
        <w:annotationRef/>
      </w:r>
      <w:r>
        <w:t>Originally you used carcass ID nested within block (explicit nesting), but here I used the new carcass ID (which uniquely identify each carcass-block combination) (implicit nesting). I’ve also removed the “rep” from the random effect structure cuz rep numbers do not mean the same for all the carcasses (rep 1 for carcass 1 has nothing to do with rep 1 for carcass 2, even though they share the same label).</w:t>
      </w:r>
    </w:p>
  </w:comment>
  <w:comment w:id="81" w:author="Gen-Chang Hsu" w:date="2024-05-26T21:44:00Z" w:initials="GH">
    <w:p w14:paraId="044BC1B8" w14:textId="77777777" w:rsidR="007B2719" w:rsidRDefault="007B2719" w:rsidP="007B2719">
      <w:pPr>
        <w:pStyle w:val="CommentText"/>
      </w:pPr>
      <w:r>
        <w:rPr>
          <w:rStyle w:val="CommentReference"/>
        </w:rPr>
        <w:annotationRef/>
      </w:r>
      <w:r>
        <w:t>I’ve updated the results for nutritional analysis and larval growth based on the modified models. The numbers changed a bit, but the overall conclusions were the same.</w:t>
      </w:r>
    </w:p>
  </w:comment>
  <w:comment w:id="82" w:author="Gen-Chang Hsu" w:date="2024-05-25T23:14:00Z" w:initials="GH">
    <w:p w14:paraId="649EA1A9" w14:textId="10F11F09"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67372F96" w15:done="0"/>
  <w15:commentEx w15:paraId="401488DE" w15:done="0"/>
  <w15:commentEx w15:paraId="6EE02DDE" w15:done="0"/>
  <w15:commentEx w15:paraId="2E383121" w15:done="0"/>
  <w15:commentEx w15:paraId="52895E1F" w15:done="0"/>
  <w15:commentEx w15:paraId="044BC1B8"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55459D66" w16cex:dateUtc="2024-05-25T03:48:00Z"/>
  <w16cex:commentExtensible w16cex:durableId="5AF24D63" w16cex:dateUtc="2024-05-25T23:10:00Z"/>
  <w16cex:commentExtensible w16cex:durableId="6A4EE6CD" w16cex:dateUtc="2024-05-25T23:13:00Z"/>
  <w16cex:commentExtensible w16cex:durableId="750B6580" w16cex:dateUtc="2024-05-27T01:38:00Z"/>
  <w16cex:commentExtensible w16cex:durableId="4E38315D" w16cex:dateUtc="2024-05-27T01:41:00Z"/>
  <w16cex:commentExtensible w16cex:durableId="1FC80589" w16cex:dateUtc="2024-05-27T01:44: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67372F96" w16cid:durableId="55459D66"/>
  <w16cid:commentId w16cid:paraId="401488DE" w16cid:durableId="5AF24D63"/>
  <w16cid:commentId w16cid:paraId="6EE02DDE" w16cid:durableId="6A4EE6CD"/>
  <w16cid:commentId w16cid:paraId="2E383121" w16cid:durableId="750B6580"/>
  <w16cid:commentId w16cid:paraId="52895E1F" w16cid:durableId="4E38315D"/>
  <w16cid:commentId w16cid:paraId="044BC1B8" w16cid:durableId="1FC80589"/>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0F8C49" w14:textId="77777777" w:rsidR="00BB712B" w:rsidRDefault="00BB712B">
      <w:pPr>
        <w:spacing w:line="240" w:lineRule="auto"/>
      </w:pPr>
      <w:r>
        <w:separator/>
      </w:r>
    </w:p>
  </w:endnote>
  <w:endnote w:type="continuationSeparator" w:id="0">
    <w:p w14:paraId="14EADB89" w14:textId="77777777" w:rsidR="00BB712B" w:rsidRDefault="00BB71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2D6BB4" w14:textId="77777777" w:rsidR="00BB712B" w:rsidRDefault="00BB712B">
      <w:pPr>
        <w:spacing w:after="0"/>
      </w:pPr>
      <w:r>
        <w:separator/>
      </w:r>
    </w:p>
  </w:footnote>
  <w:footnote w:type="continuationSeparator" w:id="0">
    <w:p w14:paraId="699EA917" w14:textId="77777777" w:rsidR="00BB712B" w:rsidRDefault="00BB712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3"/>
  </w:num>
  <w:num w:numId="5" w16cid:durableId="2064868772">
    <w:abstractNumId w:val="3"/>
  </w:num>
  <w:num w:numId="6" w16cid:durableId="750542711">
    <w:abstractNumId w:val="1"/>
  </w:num>
  <w:num w:numId="7" w16cid:durableId="563419700">
    <w:abstractNumId w:val="30"/>
  </w:num>
  <w:num w:numId="8" w16cid:durableId="1076243999">
    <w:abstractNumId w:val="37"/>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31"/>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2"/>
  </w:num>
  <w:num w:numId="25" w16cid:durableId="817916284">
    <w:abstractNumId w:val="2"/>
  </w:num>
  <w:num w:numId="26" w16cid:durableId="483661665">
    <w:abstractNumId w:val="34"/>
  </w:num>
  <w:num w:numId="27" w16cid:durableId="89088628">
    <w:abstractNumId w:val="10"/>
  </w:num>
  <w:num w:numId="28" w16cid:durableId="1400860148">
    <w:abstractNumId w:val="36"/>
  </w:num>
  <w:num w:numId="29" w16cid:durableId="2138637947">
    <w:abstractNumId w:val="22"/>
  </w:num>
  <w:num w:numId="30" w16cid:durableId="811559548">
    <w:abstractNumId w:val="28"/>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5"/>
  </w:num>
  <w:num w:numId="36" w16cid:durableId="399795680">
    <w:abstractNumId w:val="6"/>
  </w:num>
  <w:num w:numId="37" w16cid:durableId="344207779">
    <w:abstractNumId w:val="29"/>
  </w:num>
  <w:num w:numId="38" w16cid:durableId="181143290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1EB"/>
    <w:rsid w:val="000835E4"/>
    <w:rsid w:val="000838DA"/>
    <w:rsid w:val="000843E3"/>
    <w:rsid w:val="000851BE"/>
    <w:rsid w:val="00090C22"/>
    <w:rsid w:val="000911EB"/>
    <w:rsid w:val="000920EC"/>
    <w:rsid w:val="0009279E"/>
    <w:rsid w:val="00092F29"/>
    <w:rsid w:val="00093D21"/>
    <w:rsid w:val="0009500C"/>
    <w:rsid w:val="00095E80"/>
    <w:rsid w:val="00097600"/>
    <w:rsid w:val="000A06E0"/>
    <w:rsid w:val="000A0EA4"/>
    <w:rsid w:val="000A2533"/>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369DF"/>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CC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0534"/>
    <w:rsid w:val="00231459"/>
    <w:rsid w:val="00234E81"/>
    <w:rsid w:val="00234FAA"/>
    <w:rsid w:val="00237A87"/>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1208"/>
    <w:rsid w:val="00261DDD"/>
    <w:rsid w:val="00261F7C"/>
    <w:rsid w:val="0026284F"/>
    <w:rsid w:val="002638AA"/>
    <w:rsid w:val="00264273"/>
    <w:rsid w:val="00264F93"/>
    <w:rsid w:val="00265662"/>
    <w:rsid w:val="00265CA8"/>
    <w:rsid w:val="00265D92"/>
    <w:rsid w:val="00266006"/>
    <w:rsid w:val="002669CC"/>
    <w:rsid w:val="00275A5F"/>
    <w:rsid w:val="0028030B"/>
    <w:rsid w:val="002815B1"/>
    <w:rsid w:val="00281910"/>
    <w:rsid w:val="0028227E"/>
    <w:rsid w:val="00282E02"/>
    <w:rsid w:val="002836ED"/>
    <w:rsid w:val="00285BD7"/>
    <w:rsid w:val="00285F95"/>
    <w:rsid w:val="0028793F"/>
    <w:rsid w:val="00290B93"/>
    <w:rsid w:val="00291248"/>
    <w:rsid w:val="00291D23"/>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63A"/>
    <w:rsid w:val="00333B5D"/>
    <w:rsid w:val="00334BB0"/>
    <w:rsid w:val="0033502E"/>
    <w:rsid w:val="00337398"/>
    <w:rsid w:val="00337400"/>
    <w:rsid w:val="0033760E"/>
    <w:rsid w:val="003401EB"/>
    <w:rsid w:val="00340C8D"/>
    <w:rsid w:val="00341288"/>
    <w:rsid w:val="00341DDF"/>
    <w:rsid w:val="00343A3C"/>
    <w:rsid w:val="00343FEC"/>
    <w:rsid w:val="003449C3"/>
    <w:rsid w:val="00345F1A"/>
    <w:rsid w:val="00347092"/>
    <w:rsid w:val="0035059B"/>
    <w:rsid w:val="003528D3"/>
    <w:rsid w:val="00352EEB"/>
    <w:rsid w:val="003536CB"/>
    <w:rsid w:val="00353EDB"/>
    <w:rsid w:val="00353F58"/>
    <w:rsid w:val="00354C43"/>
    <w:rsid w:val="003561AD"/>
    <w:rsid w:val="0035762D"/>
    <w:rsid w:val="00360072"/>
    <w:rsid w:val="00360809"/>
    <w:rsid w:val="003615CB"/>
    <w:rsid w:val="003615D3"/>
    <w:rsid w:val="003626F8"/>
    <w:rsid w:val="003640CE"/>
    <w:rsid w:val="003701B0"/>
    <w:rsid w:val="00370F58"/>
    <w:rsid w:val="00371011"/>
    <w:rsid w:val="0037264E"/>
    <w:rsid w:val="00372CB1"/>
    <w:rsid w:val="003803CE"/>
    <w:rsid w:val="00381085"/>
    <w:rsid w:val="00383B6B"/>
    <w:rsid w:val="00383BFD"/>
    <w:rsid w:val="00384DE0"/>
    <w:rsid w:val="00384EB3"/>
    <w:rsid w:val="003851A0"/>
    <w:rsid w:val="00386B57"/>
    <w:rsid w:val="00390075"/>
    <w:rsid w:val="00390F3B"/>
    <w:rsid w:val="00392159"/>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6956"/>
    <w:rsid w:val="003C7DF5"/>
    <w:rsid w:val="003D0947"/>
    <w:rsid w:val="003D0B38"/>
    <w:rsid w:val="003D36F3"/>
    <w:rsid w:val="003D4101"/>
    <w:rsid w:val="003D55BE"/>
    <w:rsid w:val="003D58B2"/>
    <w:rsid w:val="003D58F1"/>
    <w:rsid w:val="003D6AB2"/>
    <w:rsid w:val="003D6BC1"/>
    <w:rsid w:val="003D6BCA"/>
    <w:rsid w:val="003D6E37"/>
    <w:rsid w:val="003D7331"/>
    <w:rsid w:val="003E4526"/>
    <w:rsid w:val="003E4DE1"/>
    <w:rsid w:val="003E6FE1"/>
    <w:rsid w:val="003F06F6"/>
    <w:rsid w:val="003F11C3"/>
    <w:rsid w:val="003F192C"/>
    <w:rsid w:val="003F3030"/>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36A6"/>
    <w:rsid w:val="00435839"/>
    <w:rsid w:val="004367EA"/>
    <w:rsid w:val="00436FD2"/>
    <w:rsid w:val="0043750C"/>
    <w:rsid w:val="004413E8"/>
    <w:rsid w:val="00444745"/>
    <w:rsid w:val="00447F83"/>
    <w:rsid w:val="004512E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5A2D"/>
    <w:rsid w:val="004A680C"/>
    <w:rsid w:val="004A77F0"/>
    <w:rsid w:val="004B2245"/>
    <w:rsid w:val="004B29E6"/>
    <w:rsid w:val="004B3186"/>
    <w:rsid w:val="004B4999"/>
    <w:rsid w:val="004B6245"/>
    <w:rsid w:val="004C09F7"/>
    <w:rsid w:val="004C0D11"/>
    <w:rsid w:val="004C1272"/>
    <w:rsid w:val="004C4EDD"/>
    <w:rsid w:val="004C63CF"/>
    <w:rsid w:val="004C6C7B"/>
    <w:rsid w:val="004C7399"/>
    <w:rsid w:val="004C73BE"/>
    <w:rsid w:val="004C75CE"/>
    <w:rsid w:val="004C7F04"/>
    <w:rsid w:val="004D0B07"/>
    <w:rsid w:val="004D0E5B"/>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190"/>
    <w:rsid w:val="00501B34"/>
    <w:rsid w:val="00505C68"/>
    <w:rsid w:val="00507FF4"/>
    <w:rsid w:val="005109AE"/>
    <w:rsid w:val="00510B56"/>
    <w:rsid w:val="00511B5D"/>
    <w:rsid w:val="00512C1D"/>
    <w:rsid w:val="005146A3"/>
    <w:rsid w:val="0051531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76A46"/>
    <w:rsid w:val="005803B1"/>
    <w:rsid w:val="00580897"/>
    <w:rsid w:val="00581768"/>
    <w:rsid w:val="005834BF"/>
    <w:rsid w:val="00583ABB"/>
    <w:rsid w:val="00587C1B"/>
    <w:rsid w:val="00587C9B"/>
    <w:rsid w:val="00591A3E"/>
    <w:rsid w:val="00591BCB"/>
    <w:rsid w:val="00594151"/>
    <w:rsid w:val="005944E1"/>
    <w:rsid w:val="00595922"/>
    <w:rsid w:val="00595DC2"/>
    <w:rsid w:val="0059607B"/>
    <w:rsid w:val="005A0C7F"/>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23557"/>
    <w:rsid w:val="0063009E"/>
    <w:rsid w:val="00630BB1"/>
    <w:rsid w:val="0063183C"/>
    <w:rsid w:val="00632565"/>
    <w:rsid w:val="00632986"/>
    <w:rsid w:val="00634FC9"/>
    <w:rsid w:val="00640711"/>
    <w:rsid w:val="00640BC3"/>
    <w:rsid w:val="00643DC9"/>
    <w:rsid w:val="00644562"/>
    <w:rsid w:val="00644618"/>
    <w:rsid w:val="00646F0D"/>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5CA6"/>
    <w:rsid w:val="0066672F"/>
    <w:rsid w:val="00666E3B"/>
    <w:rsid w:val="00666EF3"/>
    <w:rsid w:val="006672F5"/>
    <w:rsid w:val="00670D24"/>
    <w:rsid w:val="00671240"/>
    <w:rsid w:val="0067214C"/>
    <w:rsid w:val="00672D6A"/>
    <w:rsid w:val="006733BA"/>
    <w:rsid w:val="006758D1"/>
    <w:rsid w:val="0067610E"/>
    <w:rsid w:val="00676562"/>
    <w:rsid w:val="006825A3"/>
    <w:rsid w:val="00682625"/>
    <w:rsid w:val="00685305"/>
    <w:rsid w:val="006858A1"/>
    <w:rsid w:val="00685C67"/>
    <w:rsid w:val="00685C9B"/>
    <w:rsid w:val="006912D5"/>
    <w:rsid w:val="00692F30"/>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3D4"/>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212F"/>
    <w:rsid w:val="00713949"/>
    <w:rsid w:val="0071469B"/>
    <w:rsid w:val="007146E1"/>
    <w:rsid w:val="00715F26"/>
    <w:rsid w:val="00716BB9"/>
    <w:rsid w:val="00717BBD"/>
    <w:rsid w:val="007205B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42CD"/>
    <w:rsid w:val="0075478B"/>
    <w:rsid w:val="007548B8"/>
    <w:rsid w:val="00755623"/>
    <w:rsid w:val="00755C0C"/>
    <w:rsid w:val="00755FB0"/>
    <w:rsid w:val="0075685C"/>
    <w:rsid w:val="00760C29"/>
    <w:rsid w:val="007639DF"/>
    <w:rsid w:val="0076637C"/>
    <w:rsid w:val="00766F99"/>
    <w:rsid w:val="0076705E"/>
    <w:rsid w:val="00767F2D"/>
    <w:rsid w:val="00770276"/>
    <w:rsid w:val="0077082A"/>
    <w:rsid w:val="00770B6D"/>
    <w:rsid w:val="00770DE6"/>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A0002"/>
    <w:rsid w:val="007A0E39"/>
    <w:rsid w:val="007A1087"/>
    <w:rsid w:val="007A2F61"/>
    <w:rsid w:val="007A526A"/>
    <w:rsid w:val="007A746B"/>
    <w:rsid w:val="007B057A"/>
    <w:rsid w:val="007B2719"/>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3838"/>
    <w:rsid w:val="0084468A"/>
    <w:rsid w:val="00845FD4"/>
    <w:rsid w:val="00847EBB"/>
    <w:rsid w:val="00851AF2"/>
    <w:rsid w:val="00852CB6"/>
    <w:rsid w:val="00853D38"/>
    <w:rsid w:val="00854E8D"/>
    <w:rsid w:val="0085568B"/>
    <w:rsid w:val="00855AB7"/>
    <w:rsid w:val="00857C26"/>
    <w:rsid w:val="00860F17"/>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6E82"/>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66"/>
    <w:rsid w:val="008E1029"/>
    <w:rsid w:val="008E1CD4"/>
    <w:rsid w:val="008E5C21"/>
    <w:rsid w:val="008F124B"/>
    <w:rsid w:val="008F3281"/>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24A8"/>
    <w:rsid w:val="00983A64"/>
    <w:rsid w:val="0098414F"/>
    <w:rsid w:val="00984936"/>
    <w:rsid w:val="0098563E"/>
    <w:rsid w:val="009858F0"/>
    <w:rsid w:val="00985DFC"/>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0A21"/>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5C86"/>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31"/>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EF1"/>
    <w:rsid w:val="00AE3BF0"/>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B61"/>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12B"/>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1E81"/>
    <w:rsid w:val="00BE2BDE"/>
    <w:rsid w:val="00BE3504"/>
    <w:rsid w:val="00BE452B"/>
    <w:rsid w:val="00BE6183"/>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43F"/>
    <w:rsid w:val="00C136CB"/>
    <w:rsid w:val="00C15138"/>
    <w:rsid w:val="00C15E2F"/>
    <w:rsid w:val="00C1716A"/>
    <w:rsid w:val="00C17C38"/>
    <w:rsid w:val="00C21510"/>
    <w:rsid w:val="00C21C60"/>
    <w:rsid w:val="00C277D5"/>
    <w:rsid w:val="00C30671"/>
    <w:rsid w:val="00C30F2E"/>
    <w:rsid w:val="00C3315D"/>
    <w:rsid w:val="00C343AE"/>
    <w:rsid w:val="00C34DF1"/>
    <w:rsid w:val="00C3683F"/>
    <w:rsid w:val="00C36893"/>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29B2"/>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15EF"/>
    <w:rsid w:val="00CA20B1"/>
    <w:rsid w:val="00CA218C"/>
    <w:rsid w:val="00CA275D"/>
    <w:rsid w:val="00CA5234"/>
    <w:rsid w:val="00CA6099"/>
    <w:rsid w:val="00CA7368"/>
    <w:rsid w:val="00CA79C2"/>
    <w:rsid w:val="00CB077C"/>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3F5C"/>
    <w:rsid w:val="00CE4474"/>
    <w:rsid w:val="00CF0516"/>
    <w:rsid w:val="00CF08DB"/>
    <w:rsid w:val="00CF1048"/>
    <w:rsid w:val="00CF20A0"/>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A7BF8"/>
    <w:rsid w:val="00DB0A5F"/>
    <w:rsid w:val="00DB2625"/>
    <w:rsid w:val="00DB287D"/>
    <w:rsid w:val="00DB4BF1"/>
    <w:rsid w:val="00DB4FB3"/>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1D5"/>
    <w:rsid w:val="00E20674"/>
    <w:rsid w:val="00E21A39"/>
    <w:rsid w:val="00E21D9A"/>
    <w:rsid w:val="00E221F2"/>
    <w:rsid w:val="00E2269A"/>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2E10"/>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4A9D"/>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7B8"/>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3F05"/>
    <w:rsid w:val="00EB667F"/>
    <w:rsid w:val="00EC0F85"/>
    <w:rsid w:val="00EC3CA4"/>
    <w:rsid w:val="00EC56E2"/>
    <w:rsid w:val="00EC71A4"/>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4F46"/>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670FC"/>
    <w:rsid w:val="00F7069A"/>
    <w:rsid w:val="00F70784"/>
    <w:rsid w:val="00F71C1E"/>
    <w:rsid w:val="00F73C57"/>
    <w:rsid w:val="00F74B7D"/>
    <w:rsid w:val="00F74D36"/>
    <w:rsid w:val="00F80C8A"/>
    <w:rsid w:val="00F80F0B"/>
    <w:rsid w:val="00F82BA8"/>
    <w:rsid w:val="00F83BA0"/>
    <w:rsid w:val="00F86292"/>
    <w:rsid w:val="00F87D40"/>
    <w:rsid w:val="00F9135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B4248"/>
    <w:rsid w:val="00FC09FD"/>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32</Pages>
  <Words>10958</Words>
  <Characters>6246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241</cp:revision>
  <dcterms:created xsi:type="dcterms:W3CDTF">2024-05-23T00:12:00Z</dcterms:created>
  <dcterms:modified xsi:type="dcterms:W3CDTF">2024-05-27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